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A28DD0" w14:textId="2A4E0AA8" w:rsidR="0072398A" w:rsidRDefault="0072398A" w:rsidP="00454148">
      <w:pPr>
        <w:pStyle w:val="Title"/>
        <w:jc w:val="center"/>
      </w:pPr>
      <w:r>
        <w:t>Detecting Fake News Using a LSTM Neural Network</w:t>
      </w:r>
    </w:p>
    <w:p w14:paraId="15DDF9FE" w14:textId="030CD605" w:rsidR="00916320" w:rsidRDefault="00916320" w:rsidP="00454148">
      <w:pPr>
        <w:pStyle w:val="Heading1"/>
      </w:pPr>
      <w:r>
        <w:t>Abstract</w:t>
      </w:r>
    </w:p>
    <w:p w14:paraId="1E7B375D" w14:textId="79B0F7C3" w:rsidR="0075585C" w:rsidRPr="0075585C" w:rsidRDefault="009C22A2" w:rsidP="0075585C">
      <w:r>
        <w:t xml:space="preserve">Fake news has become a major issue in society today. With the </w:t>
      </w:r>
      <w:r w:rsidR="00FF22E5">
        <w:t xml:space="preserve">social media dominating the way news spreads and the lackluster verification on any news article that is shared, </w:t>
      </w:r>
      <w:r w:rsidR="00E671F6">
        <w:t xml:space="preserve">fake news affected all aspects of society. It effects </w:t>
      </w:r>
      <w:r w:rsidR="00431D77">
        <w:t xml:space="preserve">what news stories are covered, to the way government policies are talked about, to </w:t>
      </w:r>
      <w:r w:rsidR="00C93277">
        <w:t xml:space="preserve">the way public campaigns are run, to even discussions around the </w:t>
      </w:r>
      <w:r w:rsidR="00A4589A">
        <w:t xml:space="preserve">dinner table.  The standard way of fact checking to </w:t>
      </w:r>
      <w:r w:rsidR="008242E8">
        <w:t xml:space="preserve">rule out fake news, now takes too long in the incautiously changing new cycle.  In this paper we discuss </w:t>
      </w:r>
      <w:r w:rsidR="00DB4232">
        <w:t>building</w:t>
      </w:r>
      <w:r w:rsidR="008242E8">
        <w:t xml:space="preserve"> a LSTM </w:t>
      </w:r>
      <w:r w:rsidR="00DB4232">
        <w:t>model to detect if a text if fake or true. We find that</w:t>
      </w:r>
      <w:r w:rsidR="000A0772">
        <w:t xml:space="preserve"> if the text is similar enough to the training set, we are able to predict at a very high percentage that if the news is indeed fake or true. </w:t>
      </w:r>
    </w:p>
    <w:p w14:paraId="70D90948" w14:textId="23E0867F" w:rsidR="00916320" w:rsidRDefault="00916320" w:rsidP="00454148">
      <w:pPr>
        <w:pStyle w:val="Heading1"/>
      </w:pPr>
      <w:r>
        <w:t>Keywords</w:t>
      </w:r>
    </w:p>
    <w:p w14:paraId="779478E5" w14:textId="4407FE51" w:rsidR="00B56D84" w:rsidRPr="00E300E4" w:rsidRDefault="00B56D84" w:rsidP="00B56D84">
      <w:r>
        <w:t xml:space="preserve">Machine Learning, Neural Networks, Natural Language Processing, </w:t>
      </w:r>
      <w:r w:rsidR="00C25F0E">
        <w:t>Data Analysis, Computer Science</w:t>
      </w:r>
    </w:p>
    <w:p w14:paraId="4142E653" w14:textId="1CC03538" w:rsidR="00916320" w:rsidRDefault="00916320" w:rsidP="00454148">
      <w:pPr>
        <w:pStyle w:val="Heading1"/>
      </w:pPr>
      <w:r>
        <w:t>Introduction</w:t>
      </w:r>
    </w:p>
    <w:p w14:paraId="47E380DE" w14:textId="4D7EF8F6" w:rsidR="009E0559" w:rsidRDefault="005443A2" w:rsidP="00AB53A7">
      <w:r>
        <w:t>In the modern era</w:t>
      </w:r>
      <w:r w:rsidR="008F1F9A">
        <w:t xml:space="preserve">, with the growing use and addictions to, social media has become a primary source of information for the majority of people. </w:t>
      </w:r>
      <w:r w:rsidR="00B9184D">
        <w:t>In fact</w:t>
      </w:r>
      <w:r w:rsidR="00D85AA3">
        <w:t>, 62 percent of US adults get news on social media</w:t>
      </w:r>
      <w:r w:rsidR="00931822">
        <w:t xml:space="preserve"> </w:t>
      </w:r>
      <w:r w:rsidR="00105776">
        <w:fldChar w:fldCharType="begin"/>
      </w:r>
      <w:r w:rsidR="00FE598E">
        <w:instrText xml:space="preserve"> ADDIN ZOTERO_ITEM CSL_CITATION {"citationID":"t8VmumNx","properties":{"formattedCitation":"[1]","plainCitation":"[1]","noteIndex":0},"citationItems":[{"id":1,"uris":["http://zotero.org/users/local/ypbLoGOV/items/23A738EA"],"itemData":{"id":1,"type":"post-weblog","abstract":"A majority of Americans get news on social media, including 18% who do so often. News plays a varying role across the nine social networking sites studied.","container-title":"Pew Research Center's Journalism Project","language":"en-US","title":"News Use Across Social Media Platforms 2016","URL":"https://www.pewresearch.org/journalism/2016/05/26/news-use-across-social-media-platforms-2016/","author":[{"family":"Gottfried","given":"Jeffrey"}],"accessed":{"date-parts":[["2022",12,10]]},"issued":{"date-parts":[["2016",5,26]]}}}],"schema":"https://github.com/citation-style-language/schema/raw/master/csl-citation.json"} </w:instrText>
      </w:r>
      <w:r w:rsidR="00105776">
        <w:fldChar w:fldCharType="separate"/>
      </w:r>
      <w:r w:rsidR="00FE598E" w:rsidRPr="00FE598E">
        <w:rPr>
          <w:rFonts w:ascii="Calibri" w:hAnsi="Calibri" w:cs="Calibri"/>
        </w:rPr>
        <w:t>[1]</w:t>
      </w:r>
      <w:r w:rsidR="00105776">
        <w:fldChar w:fldCharType="end"/>
      </w:r>
      <w:r w:rsidR="00D85AA3">
        <w:t xml:space="preserve">. </w:t>
      </w:r>
      <w:r w:rsidR="00B9184D">
        <w:t xml:space="preserve"> </w:t>
      </w:r>
      <w:r w:rsidR="00107B12">
        <w:t>W</w:t>
      </w:r>
      <w:r w:rsidR="00C54353">
        <w:t xml:space="preserve">ith </w:t>
      </w:r>
      <w:r w:rsidR="00107B12">
        <w:t xml:space="preserve">social media’s </w:t>
      </w:r>
      <w:r w:rsidR="00C54353">
        <w:t>ease of information sharing</w:t>
      </w:r>
      <w:r w:rsidR="00107B12">
        <w:t>,</w:t>
      </w:r>
      <w:r w:rsidR="00C54353">
        <w:t xml:space="preserve"> combined with lack of validation</w:t>
      </w:r>
      <w:r w:rsidR="005A4B22">
        <w:t xml:space="preserve"> has allowed </w:t>
      </w:r>
      <w:r w:rsidR="00107B12">
        <w:t>misinformation and fake news to spread uncheck</w:t>
      </w:r>
      <w:r w:rsidR="00CA766E">
        <w:t xml:space="preserve">ed. This has </w:t>
      </w:r>
      <w:r w:rsidR="004D441C">
        <w:t xml:space="preserve">called into the question the effectiveness of the press and drastically expanded the reach of </w:t>
      </w:r>
      <w:r w:rsidR="0022025B">
        <w:t>extremely partisan views.</w:t>
      </w:r>
      <w:r w:rsidR="00AD568D">
        <w:t xml:space="preserve"> The “echo chambers” created by the social media algorithms exacerbated the problem, where it </w:t>
      </w:r>
      <w:r w:rsidR="005340C5">
        <w:t xml:space="preserve">they would simply show their user more things that were likely to get shares or clicks. </w:t>
      </w:r>
      <w:r w:rsidR="00AB55E4">
        <w:t>Th</w:t>
      </w:r>
      <w:r w:rsidR="002F2A21">
        <w:t>is is supported by the fact</w:t>
      </w:r>
      <w:r w:rsidR="005A342E">
        <w:t>s</w:t>
      </w:r>
      <w:r w:rsidR="00AB53A7">
        <w:t>,</w:t>
      </w:r>
      <w:r w:rsidR="005A342E">
        <w:t xml:space="preserve"> </w:t>
      </w:r>
      <w:r w:rsidR="002F2A21">
        <w:t>the most popular fake news stories were more widely shared</w:t>
      </w:r>
      <w:r w:rsidR="00931822">
        <w:t xml:space="preserve"> and </w:t>
      </w:r>
      <w:r w:rsidR="005A342E" w:rsidRPr="005A342E">
        <w:t>many people who see fake news stories report that they believe them</w:t>
      </w:r>
      <w:r w:rsidR="00931822">
        <w:fldChar w:fldCharType="begin"/>
      </w:r>
      <w:r w:rsidR="00AB2C98">
        <w:instrText xml:space="preserve"> ADDIN ZOTERO_ITEM CSL_CITATION {"citationID":"fqIwCH4T","properties":{"formattedCitation":"[2]","plainCitation":"[2]","noteIndex":0},"citationItems":[{"id":3,"uris":["http://zotero.org/users/local/ypbLoGOV/items/RFGLHYUQ"],"itemData":{"id":3,"type":"webpage","abstract":"An exclusive Ipsos poll conducted for BuzzFeed News found that 75% of American adults who were familiar with a fake news headline viewed the story as accurate.","container-title":"BuzzFeed News","language":"en","note":"section: USNews","title":"Most Americans Who See Fake News Believe It, New Survey Says","URL":"https://www.buzzfeednews.com/article/craigsilverman/fake-news-survey","author":[{"family":"Singer-Vine","given":"Craig Silverman","suffix":"Jeremy"}],"accessed":{"date-parts":[["2022",12,10]]}}}],"schema":"https://github.com/citation-style-language/schema/raw/master/csl-citation.json"} </w:instrText>
      </w:r>
      <w:r w:rsidR="00931822">
        <w:fldChar w:fldCharType="separate"/>
      </w:r>
      <w:r w:rsidR="00AB2C98" w:rsidRPr="00AB2C98">
        <w:rPr>
          <w:rFonts w:ascii="Calibri" w:hAnsi="Calibri" w:cs="Calibri"/>
        </w:rPr>
        <w:t>[2]</w:t>
      </w:r>
      <w:r w:rsidR="00931822">
        <w:fldChar w:fldCharType="end"/>
      </w:r>
      <w:r w:rsidR="00FC44C7">
        <w:t xml:space="preserve">. During the 2016 elections, the section of time which </w:t>
      </w:r>
      <w:r w:rsidR="006D7F12">
        <w:t xml:space="preserve">this study </w:t>
      </w:r>
      <w:r w:rsidR="00016E8B">
        <w:t>focusses</w:t>
      </w:r>
      <w:r w:rsidR="00C61829">
        <w:t>,</w:t>
      </w:r>
      <w:r w:rsidR="00AB53A7">
        <w:t xml:space="preserve"> discussed fake news stories tended to favor Donald Trump over Hillary Clinton</w:t>
      </w:r>
      <w:r w:rsidR="00791FD2">
        <w:t xml:space="preserve">. That is also reflected in the data analysis section of this paper. </w:t>
      </w:r>
    </w:p>
    <w:p w14:paraId="088E4DE0" w14:textId="7BA12652" w:rsidR="002F2A21" w:rsidRDefault="009E0559" w:rsidP="00AB53A7">
      <w:r>
        <w:t xml:space="preserve">The effect to combat fake news has two approaches. First </w:t>
      </w:r>
      <w:r w:rsidR="00693E4E">
        <w:t xml:space="preserve">is the </w:t>
      </w:r>
      <w:r>
        <w:t>conventional approach of researching and verifying facts</w:t>
      </w:r>
      <w:r w:rsidR="006E3E49">
        <w:t xml:space="preserve"> with various sources. This is both time and resource intensive</w:t>
      </w:r>
      <w:r w:rsidR="00C16BAF">
        <w:t xml:space="preserve">, and in the </w:t>
      </w:r>
      <w:r w:rsidR="00693E4E">
        <w:t>fast-paced</w:t>
      </w:r>
      <w:r w:rsidR="00C16BAF">
        <w:t xml:space="preserve"> information age, where a news article appears on the internet seconds after the even, </w:t>
      </w:r>
      <w:r w:rsidR="00FE4D08">
        <w:t xml:space="preserve">it is </w:t>
      </w:r>
      <w:r w:rsidR="00344466">
        <w:t>impractical</w:t>
      </w:r>
      <w:r w:rsidR="00FE4D08">
        <w:t xml:space="preserve">. The second approach, is what the project </w:t>
      </w:r>
      <w:r w:rsidR="009F04AA">
        <w:t xml:space="preserve">explores, is using a machine learning model to automate the detection of fake news.  This approach will use a </w:t>
      </w:r>
      <w:r w:rsidR="00BC4A2B" w:rsidRPr="00BC4A2B">
        <w:t>Long short-term memory</w:t>
      </w:r>
      <w:r w:rsidR="00641782">
        <w:t xml:space="preserve"> (LSTM)</w:t>
      </w:r>
      <w:r w:rsidR="00BC4A2B" w:rsidRPr="00BC4A2B">
        <w:t xml:space="preserve"> neural</w:t>
      </w:r>
      <w:r w:rsidR="00BC4A2B">
        <w:t xml:space="preserve"> network to build a model which can be applied to detect with a high certainty </w:t>
      </w:r>
      <w:r w:rsidR="00770E96">
        <w:t xml:space="preserve">if an article is fake news. </w:t>
      </w:r>
    </w:p>
    <w:p w14:paraId="34574A0F" w14:textId="2E30C340" w:rsidR="00916320" w:rsidRDefault="00916320" w:rsidP="00454148">
      <w:pPr>
        <w:pStyle w:val="Heading1"/>
      </w:pPr>
      <w:r>
        <w:t>Approach</w:t>
      </w:r>
    </w:p>
    <w:p w14:paraId="7B53EEF5" w14:textId="125E4978" w:rsidR="00F806EB" w:rsidRDefault="0095000A">
      <w:r>
        <w:t xml:space="preserve">In this section, we present </w:t>
      </w:r>
      <w:r w:rsidR="006E7F9D">
        <w:t xml:space="preserve">details of our approach and the </w:t>
      </w:r>
      <w:r w:rsidR="00954DB7">
        <w:t>framework</w:t>
      </w:r>
      <w:r w:rsidR="006E7F9D">
        <w:t xml:space="preserve"> </w:t>
      </w:r>
      <w:r w:rsidR="00954DB7">
        <w:t>which</w:t>
      </w:r>
      <w:r w:rsidR="006E7F9D">
        <w:t xml:space="preserve"> define it. </w:t>
      </w:r>
      <w:r w:rsidR="00954DB7">
        <w:t xml:space="preserve"> A dataset from </w:t>
      </w:r>
      <w:r w:rsidR="00D81671">
        <w:t xml:space="preserve">a </w:t>
      </w:r>
      <w:r w:rsidR="00954DB7">
        <w:t>Kaggle</w:t>
      </w:r>
      <w:r w:rsidR="00D81671">
        <w:t xml:space="preserve"> notebook</w:t>
      </w:r>
      <w:r w:rsidR="00B6350C">
        <w:t xml:space="preserve"> </w:t>
      </w:r>
      <w:r w:rsidR="00C6398F">
        <w:fldChar w:fldCharType="begin"/>
      </w:r>
      <w:r w:rsidR="00AB2C98">
        <w:instrText xml:space="preserve"> ADDIN ZOTERO_ITEM CSL_CITATION {"citationID":"BzQsdCKP","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rsidR="00C6398F">
        <w:fldChar w:fldCharType="separate"/>
      </w:r>
      <w:r w:rsidR="00AB2C98" w:rsidRPr="00AB2C98">
        <w:rPr>
          <w:rFonts w:ascii="Calibri" w:hAnsi="Calibri" w:cs="Calibri"/>
        </w:rPr>
        <w:t>[3]</w:t>
      </w:r>
      <w:r w:rsidR="00C6398F">
        <w:fldChar w:fldCharType="end"/>
      </w:r>
      <w:r w:rsidR="00D81671">
        <w:t xml:space="preserve">.  </w:t>
      </w:r>
      <w:r w:rsidR="00001068">
        <w:t xml:space="preserve">will be the primary data set which we will </w:t>
      </w:r>
      <w:r w:rsidR="002772F9">
        <w:t>base our model</w:t>
      </w:r>
      <w:r w:rsidR="00796EE7">
        <w:t xml:space="preserve">. This dataset has been around for a while, and because it deals with a very </w:t>
      </w:r>
      <w:r w:rsidR="00634A65">
        <w:t>well-defined</w:t>
      </w:r>
      <w:r w:rsidR="00FF0E97">
        <w:t xml:space="preserve"> issue, there are many notebooks which attempt to build models to detect fake news. </w:t>
      </w:r>
      <w:r w:rsidR="00B00C1F">
        <w:t xml:space="preserve"> This particular notebook explores the bias of the dataset.</w:t>
      </w:r>
      <w:r w:rsidR="00CA5BFF">
        <w:t xml:space="preserve"> </w:t>
      </w:r>
      <w:r w:rsidR="00F806EB">
        <w:t xml:space="preserve">The </w:t>
      </w:r>
      <w:r w:rsidR="00CA5BFF">
        <w:t>process we will take will be first to clean the data. We will remove any</w:t>
      </w:r>
      <w:r w:rsidR="00E85453">
        <w:t xml:space="preserve"> items from the text which might contribute noise to the model. Next, we will analyze the data. We will do this by looking at </w:t>
      </w:r>
      <w:r w:rsidR="00D85366">
        <w:t xml:space="preserve">various features of the data as well as deriving new features based on publicly available </w:t>
      </w:r>
      <w:r w:rsidR="00A31BC3">
        <w:t xml:space="preserve">natural language processing (NLP) models. </w:t>
      </w:r>
      <w:r w:rsidR="00F74629">
        <w:t xml:space="preserve"> Lastly, we will </w:t>
      </w:r>
      <w:r w:rsidR="002D348A">
        <w:t xml:space="preserve">take the step necessary to </w:t>
      </w:r>
      <w:r w:rsidR="00F74629">
        <w:t>build an LSTM</w:t>
      </w:r>
      <w:r w:rsidR="002D348A">
        <w:t xml:space="preserve"> to make our predictions. As an extra task, we will then use a</w:t>
      </w:r>
      <w:r w:rsidR="00253972">
        <w:t xml:space="preserve"> second data set with information from around that same time period to test our model. </w:t>
      </w:r>
    </w:p>
    <w:p w14:paraId="6CD4C198" w14:textId="5FC5142F" w:rsidR="00F806EB" w:rsidRDefault="00F806EB" w:rsidP="00454148">
      <w:pPr>
        <w:pStyle w:val="Heading2"/>
      </w:pPr>
      <w:r>
        <w:lastRenderedPageBreak/>
        <w:t xml:space="preserve">The </w:t>
      </w:r>
      <w:r w:rsidR="00FE598E">
        <w:t>D</w:t>
      </w:r>
      <w:r>
        <w:t>ata</w:t>
      </w:r>
    </w:p>
    <w:p w14:paraId="6E621D99" w14:textId="39C9AECD" w:rsidR="00F23E3F" w:rsidRDefault="00FE598E" w:rsidP="004721E0">
      <w:r>
        <w:t>The dataset we will use can be found on Kaggle</w:t>
      </w:r>
      <w:r>
        <w:fldChar w:fldCharType="begin"/>
      </w:r>
      <w:r w:rsidR="00AB2C98">
        <w:instrText xml:space="preserve"> ADDIN ZOTERO_ITEM CSL_CITATION {"citationID":"z0zVJBBb","properties":{"formattedCitation":"[3]","plainCitation":"[3]","noteIndex":0},"citationItems":[{"id":20,"uris":["http://zotero.org/users/local/ypbLoGOV/items/ZWHASCB5"],"itemData":{"id":20,"type":"webpage","abstract":"Explore and run machine learning code with Kaggle Notebooks | Using data from Fake and real news dataset","language":"en","title":"Only one word 99.2%","URL":"https://kaggle.com/code/josutk/only-one-word-99-2","accessed":{"date-parts":[["2022",12,11]]}}}],"schema":"https://github.com/citation-style-language/schema/raw/master/csl-citation.json"} </w:instrText>
      </w:r>
      <w:r>
        <w:fldChar w:fldCharType="separate"/>
      </w:r>
      <w:r w:rsidR="00AB2C98" w:rsidRPr="00AB2C98">
        <w:rPr>
          <w:rFonts w:ascii="Calibri" w:hAnsi="Calibri" w:cs="Calibri"/>
        </w:rPr>
        <w:t>[3]</w:t>
      </w:r>
      <w:r>
        <w:fldChar w:fldCharType="end"/>
      </w:r>
      <w:r>
        <w:t xml:space="preserve">. </w:t>
      </w:r>
      <w:r w:rsidR="001A4DCB">
        <w:t xml:space="preserve"> This data consists of two csv files which denote a set of fake and true news article and social media posts.</w:t>
      </w:r>
      <w:r w:rsidR="00EB48BE">
        <w:t xml:space="preserve"> Fake.csv consists of 23481 entries and True.csv consists of 2</w:t>
      </w:r>
      <w:r w:rsidR="00BB542E">
        <w:t xml:space="preserve">1417 entries. </w:t>
      </w:r>
      <w:r w:rsidR="00F9420E">
        <w:t xml:space="preserve">It is laid out as </w:t>
      </w:r>
      <w:r w:rsidR="00F21061">
        <w:t>follows</w:t>
      </w:r>
      <w:r w:rsidR="00F9420E">
        <w:t>:</w:t>
      </w:r>
    </w:p>
    <w:tbl>
      <w:tblPr>
        <w:tblW w:w="0" w:type="auto"/>
        <w:jc w:val="center"/>
        <w:tblCellMar>
          <w:left w:w="0" w:type="dxa"/>
          <w:right w:w="0" w:type="dxa"/>
        </w:tblCellMar>
        <w:tblLook w:val="0420" w:firstRow="1" w:lastRow="0" w:firstColumn="0" w:lastColumn="0" w:noHBand="0" w:noVBand="1"/>
      </w:tblPr>
      <w:tblGrid>
        <w:gridCol w:w="1587"/>
        <w:gridCol w:w="1214"/>
        <w:gridCol w:w="4628"/>
      </w:tblGrid>
      <w:tr w:rsidR="00F9420E" w:rsidRPr="00F9420E" w14:paraId="62342C4B" w14:textId="77777777" w:rsidTr="00403D2A">
        <w:trPr>
          <w:trHeight w:val="18"/>
          <w:jc w:val="center"/>
        </w:trPr>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08592B37" w14:textId="0598DAC5" w:rsidR="00F9420E" w:rsidRPr="00F9420E" w:rsidRDefault="00F9420E" w:rsidP="00F23E3F">
            <w:pPr>
              <w:spacing w:after="0"/>
              <w:rPr>
                <w:b/>
                <w:bCs/>
              </w:rPr>
            </w:pPr>
            <w:r w:rsidRPr="00F9420E">
              <w:rPr>
                <w:b/>
                <w:bCs/>
              </w:rPr>
              <w:t>Feature Name</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5FDBA343" w14:textId="0CEEB6D2" w:rsidR="00F9420E" w:rsidRPr="00F9420E" w:rsidRDefault="00F9420E" w:rsidP="00F23E3F">
            <w:pPr>
              <w:spacing w:after="0"/>
            </w:pPr>
            <w:r w:rsidRPr="00F9420E">
              <w:rPr>
                <w:b/>
                <w:bCs/>
              </w:rPr>
              <w:t xml:space="preserve">Data Type </w:t>
            </w:r>
          </w:p>
        </w:tc>
        <w:tc>
          <w:tcPr>
            <w:tcW w:w="0" w:type="auto"/>
            <w:tcBorders>
              <w:top w:val="single" w:sz="8" w:space="0" w:color="FFFFFF"/>
              <w:left w:val="single" w:sz="8" w:space="0" w:color="FFFFFF"/>
              <w:bottom w:val="single" w:sz="24" w:space="0" w:color="FFFFFF"/>
              <w:right w:val="single" w:sz="8" w:space="0" w:color="FFFFFF"/>
            </w:tcBorders>
            <w:shd w:val="clear" w:color="auto" w:fill="4472C4"/>
            <w:tcMar>
              <w:top w:w="72" w:type="dxa"/>
              <w:left w:w="145" w:type="dxa"/>
              <w:bottom w:w="72" w:type="dxa"/>
              <w:right w:w="145" w:type="dxa"/>
            </w:tcMar>
            <w:hideMark/>
          </w:tcPr>
          <w:p w14:paraId="081329B8" w14:textId="77777777" w:rsidR="00F9420E" w:rsidRPr="00F9420E" w:rsidRDefault="00F9420E" w:rsidP="00F23E3F">
            <w:pPr>
              <w:spacing w:after="0"/>
            </w:pPr>
            <w:r w:rsidRPr="00F9420E">
              <w:rPr>
                <w:b/>
                <w:bCs/>
              </w:rPr>
              <w:t>Description</w:t>
            </w:r>
          </w:p>
        </w:tc>
      </w:tr>
      <w:tr w:rsidR="00F9420E" w:rsidRPr="00F9420E" w14:paraId="63C49A83" w14:textId="77777777" w:rsidTr="00403D2A">
        <w:trPr>
          <w:trHeight w:val="18"/>
          <w:jc w:val="center"/>
        </w:trPr>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069418C9" w14:textId="77777777" w:rsidR="00F9420E" w:rsidRPr="00F9420E" w:rsidRDefault="00F9420E" w:rsidP="00F23E3F">
            <w:pPr>
              <w:spacing w:after="0"/>
            </w:pPr>
            <w:r w:rsidRPr="00F9420E">
              <w:t>title</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7A877AD5" w14:textId="354622AE" w:rsidR="00F9420E" w:rsidRPr="00F9420E" w:rsidRDefault="00F9420E" w:rsidP="00F23E3F">
            <w:pPr>
              <w:spacing w:after="0"/>
            </w:pPr>
            <w:r w:rsidRPr="00F9420E">
              <w:t>O</w:t>
            </w:r>
            <w:r w:rsidRPr="00F9420E">
              <w:t>bject</w:t>
            </w:r>
          </w:p>
        </w:tc>
        <w:tc>
          <w:tcPr>
            <w:tcW w:w="0" w:type="auto"/>
            <w:tcBorders>
              <w:top w:val="single" w:sz="24"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3A8036D7" w14:textId="77777777" w:rsidR="00F9420E" w:rsidRPr="00F9420E" w:rsidRDefault="00F9420E" w:rsidP="00F23E3F">
            <w:pPr>
              <w:spacing w:after="0"/>
            </w:pPr>
            <w:r w:rsidRPr="00F9420E">
              <w:t>Title of the article</w:t>
            </w:r>
          </w:p>
        </w:tc>
      </w:tr>
      <w:tr w:rsidR="00F9420E" w:rsidRPr="00F9420E" w14:paraId="7641B5BB" w14:textId="77777777" w:rsidTr="00403D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08688D94" w14:textId="77777777" w:rsidR="00F9420E" w:rsidRPr="00F9420E" w:rsidRDefault="00F9420E" w:rsidP="00F23E3F">
            <w:pPr>
              <w:spacing w:after="0"/>
            </w:pPr>
            <w:r w:rsidRPr="00F9420E">
              <w:t>tex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2E0C0F27" w14:textId="77777777" w:rsidR="00F9420E" w:rsidRPr="00F9420E" w:rsidRDefault="00F9420E" w:rsidP="00F23E3F">
            <w:pPr>
              <w:spacing w:after="0"/>
            </w:pPr>
            <w:r w:rsidRPr="00F9420E">
              <w:t>object</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1FAE2156" w14:textId="77777777" w:rsidR="00F9420E" w:rsidRPr="00F9420E" w:rsidRDefault="00F9420E" w:rsidP="00F23E3F">
            <w:pPr>
              <w:spacing w:after="0"/>
            </w:pPr>
            <w:r w:rsidRPr="00F9420E">
              <w:t>Text of article, may include publisher and author</w:t>
            </w:r>
          </w:p>
        </w:tc>
      </w:tr>
      <w:tr w:rsidR="00F9420E" w:rsidRPr="00F9420E" w14:paraId="628AE197" w14:textId="77777777" w:rsidTr="00403D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51E5D0CD" w14:textId="77777777" w:rsidR="00F9420E" w:rsidRPr="00F9420E" w:rsidRDefault="00F9420E" w:rsidP="00F23E3F">
            <w:pPr>
              <w:spacing w:after="0"/>
            </w:pPr>
            <w:r w:rsidRPr="00F9420E">
              <w:t>su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78882AB3" w14:textId="77777777" w:rsidR="00F9420E" w:rsidRPr="00F9420E" w:rsidRDefault="00F9420E" w:rsidP="00F23E3F">
            <w:pPr>
              <w:spacing w:after="0"/>
            </w:pPr>
            <w:r w:rsidRPr="00F9420E">
              <w:t>object</w:t>
            </w:r>
          </w:p>
        </w:tc>
        <w:tc>
          <w:tcPr>
            <w:tcW w:w="0" w:type="auto"/>
            <w:tcBorders>
              <w:top w:val="single" w:sz="8" w:space="0" w:color="FFFFFF"/>
              <w:left w:val="single" w:sz="8" w:space="0" w:color="FFFFFF"/>
              <w:bottom w:val="single" w:sz="8" w:space="0" w:color="FFFFFF"/>
              <w:right w:val="single" w:sz="8" w:space="0" w:color="FFFFFF"/>
            </w:tcBorders>
            <w:shd w:val="clear" w:color="auto" w:fill="CFD5EA"/>
            <w:tcMar>
              <w:top w:w="72" w:type="dxa"/>
              <w:left w:w="145" w:type="dxa"/>
              <w:bottom w:w="72" w:type="dxa"/>
              <w:right w:w="145" w:type="dxa"/>
            </w:tcMar>
            <w:hideMark/>
          </w:tcPr>
          <w:p w14:paraId="1ADB1A41" w14:textId="77777777" w:rsidR="00F9420E" w:rsidRPr="00F9420E" w:rsidRDefault="00F9420E" w:rsidP="00F23E3F">
            <w:pPr>
              <w:spacing w:after="0"/>
            </w:pPr>
            <w:r w:rsidRPr="00F9420E">
              <w:t xml:space="preserve"> Type of News</w:t>
            </w:r>
          </w:p>
        </w:tc>
      </w:tr>
      <w:tr w:rsidR="00F9420E" w:rsidRPr="00F9420E" w14:paraId="06E5221A" w14:textId="77777777" w:rsidTr="00403D2A">
        <w:trPr>
          <w:trHeight w:val="18"/>
          <w:jc w:val="center"/>
        </w:trPr>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04FD3D9E" w14:textId="77777777" w:rsidR="00F9420E" w:rsidRPr="00F9420E" w:rsidRDefault="00F9420E" w:rsidP="00F23E3F">
            <w:pPr>
              <w:spacing w:after="0"/>
            </w:pPr>
            <w:r w:rsidRPr="00F9420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02318F20" w14:textId="77777777" w:rsidR="00F9420E" w:rsidRPr="00F9420E" w:rsidRDefault="00F9420E" w:rsidP="00F23E3F">
            <w:pPr>
              <w:spacing w:after="0"/>
            </w:pPr>
            <w:r w:rsidRPr="00F9420E">
              <w:t>date</w:t>
            </w:r>
          </w:p>
        </w:tc>
        <w:tc>
          <w:tcPr>
            <w:tcW w:w="0" w:type="auto"/>
            <w:tcBorders>
              <w:top w:val="single" w:sz="8" w:space="0" w:color="FFFFFF"/>
              <w:left w:val="single" w:sz="8" w:space="0" w:color="FFFFFF"/>
              <w:bottom w:val="single" w:sz="8" w:space="0" w:color="FFFFFF"/>
              <w:right w:val="single" w:sz="8" w:space="0" w:color="FFFFFF"/>
            </w:tcBorders>
            <w:shd w:val="clear" w:color="auto" w:fill="E9EBF5"/>
            <w:tcMar>
              <w:top w:w="72" w:type="dxa"/>
              <w:left w:w="145" w:type="dxa"/>
              <w:bottom w:w="72" w:type="dxa"/>
              <w:right w:w="145" w:type="dxa"/>
            </w:tcMar>
            <w:hideMark/>
          </w:tcPr>
          <w:p w14:paraId="424C5EFF" w14:textId="77777777" w:rsidR="00F9420E" w:rsidRPr="00F9420E" w:rsidRDefault="00F9420E" w:rsidP="00F23E3F">
            <w:pPr>
              <w:spacing w:after="0"/>
            </w:pPr>
            <w:r w:rsidRPr="00F9420E">
              <w:t>Date of publication</w:t>
            </w:r>
          </w:p>
        </w:tc>
      </w:tr>
    </w:tbl>
    <w:p w14:paraId="530EC843" w14:textId="58469273" w:rsidR="00B951B5" w:rsidRDefault="00214B6B" w:rsidP="00454148">
      <w:pPr>
        <w:pStyle w:val="Heading2"/>
      </w:pPr>
      <w:r>
        <w:t>Data Cleaning</w:t>
      </w:r>
    </w:p>
    <w:p w14:paraId="266D36D9" w14:textId="61234571" w:rsidR="0021574C" w:rsidRDefault="0021574C">
      <w:r>
        <w:t xml:space="preserve">To optimize the learning and make the most of out the data provided we need to do our best to remove as much erroneous information as possible. </w:t>
      </w:r>
      <w:r w:rsidR="00AB5F7F">
        <w:t xml:space="preserve">Because a large portion of both datasets come form social media, there is much to </w:t>
      </w:r>
      <w:r w:rsidR="00BF1537">
        <w:t>clean</w:t>
      </w:r>
      <w:r w:rsidR="00AB5F7F">
        <w:t xml:space="preserve">. </w:t>
      </w:r>
    </w:p>
    <w:p w14:paraId="212BF038" w14:textId="1AD9E7FB" w:rsidR="001C5F73" w:rsidRDefault="001C5F73">
      <w:r>
        <w:t xml:space="preserve">The first step to clean the data is to combine the title and the text </w:t>
      </w:r>
      <w:r w:rsidR="00150C9C">
        <w:t xml:space="preserve">fields to a new field called ‘news’. This way when cleaning and training we will be using all the text information </w:t>
      </w:r>
      <w:r w:rsidR="00BA49BE">
        <w:t>available</w:t>
      </w:r>
      <w:r w:rsidR="00150C9C">
        <w:t xml:space="preserve"> about the entry.</w:t>
      </w:r>
      <w:r w:rsidR="00BA49BE">
        <w:t xml:space="preserve">  We then create and apply a function</w:t>
      </w:r>
      <w:r w:rsidR="005B5E6A">
        <w:t xml:space="preserve"> the ‘news’</w:t>
      </w:r>
      <w:r w:rsidR="00BA49BE">
        <w:t xml:space="preserve"> </w:t>
      </w:r>
      <w:r w:rsidR="005B5E6A">
        <w:t xml:space="preserve">field </w:t>
      </w:r>
      <w:r w:rsidR="00BA49BE">
        <w:t xml:space="preserve">to clean the data which does the </w:t>
      </w:r>
      <w:r w:rsidR="005B5E6A">
        <w:t>following.</w:t>
      </w:r>
    </w:p>
    <w:p w14:paraId="34A557C2" w14:textId="29E2AD04" w:rsidR="005B5E6A" w:rsidRDefault="005B5E6A" w:rsidP="005B5E6A">
      <w:pPr>
        <w:pStyle w:val="ListParagraph"/>
        <w:numPr>
          <w:ilvl w:val="0"/>
          <w:numId w:val="1"/>
        </w:numPr>
      </w:pPr>
      <w:r>
        <w:t>Removes tags, urls, and html</w:t>
      </w:r>
    </w:p>
    <w:p w14:paraId="78144C5D" w14:textId="57518226" w:rsidR="005B5E6A" w:rsidRDefault="005B5E6A" w:rsidP="005B5E6A">
      <w:pPr>
        <w:pStyle w:val="ListParagraph"/>
        <w:numPr>
          <w:ilvl w:val="0"/>
          <w:numId w:val="1"/>
        </w:numPr>
      </w:pPr>
      <w:r>
        <w:t xml:space="preserve">Remove any additional punctuation. </w:t>
      </w:r>
    </w:p>
    <w:p w14:paraId="6CFADB25" w14:textId="22B4AF3E" w:rsidR="005B5E6A" w:rsidRDefault="001A4442" w:rsidP="005B5E6A">
      <w:pPr>
        <w:pStyle w:val="ListParagraph"/>
        <w:numPr>
          <w:ilvl w:val="0"/>
          <w:numId w:val="1"/>
        </w:numPr>
      </w:pPr>
      <w:r>
        <w:t>Remove any numbers</w:t>
      </w:r>
    </w:p>
    <w:p w14:paraId="08B3A070" w14:textId="6C49D434" w:rsidR="001A4442" w:rsidRDefault="001A4442" w:rsidP="005B5E6A">
      <w:pPr>
        <w:pStyle w:val="ListParagraph"/>
        <w:numPr>
          <w:ilvl w:val="0"/>
          <w:numId w:val="1"/>
        </w:numPr>
      </w:pPr>
      <w:r>
        <w:t>Make all text lowercase</w:t>
      </w:r>
    </w:p>
    <w:p w14:paraId="675ECA25" w14:textId="1E037791" w:rsidR="001A4442" w:rsidRDefault="001A4442" w:rsidP="005B5E6A">
      <w:pPr>
        <w:pStyle w:val="ListParagraph"/>
        <w:numPr>
          <w:ilvl w:val="0"/>
          <w:numId w:val="1"/>
        </w:numPr>
      </w:pPr>
      <w:r>
        <w:t>Remove any stopwords</w:t>
      </w:r>
    </w:p>
    <w:p w14:paraId="08F5EAF6" w14:textId="60C48837" w:rsidR="00084051" w:rsidRDefault="00084051" w:rsidP="00F651F6">
      <w:pPr>
        <w:pStyle w:val="ListParagraph"/>
        <w:numPr>
          <w:ilvl w:val="0"/>
          <w:numId w:val="1"/>
        </w:numPr>
      </w:pPr>
      <w:r>
        <w:t xml:space="preserve">Combine Fake and True data sets into one, but addition an </w:t>
      </w:r>
      <w:r w:rsidR="00EB2DE8">
        <w:t>additional</w:t>
      </w:r>
      <w:r>
        <w:t xml:space="preserve"> </w:t>
      </w:r>
      <w:r w:rsidR="00EB2DE8">
        <w:t>classification</w:t>
      </w:r>
      <w:r>
        <w:t xml:space="preserve"> column </w:t>
      </w:r>
      <w:r w:rsidR="00EB2DE8">
        <w:t>called ‘type’</w:t>
      </w:r>
    </w:p>
    <w:p w14:paraId="4544BD07" w14:textId="74085B44" w:rsidR="001A4442" w:rsidRDefault="00942FD4" w:rsidP="001A4442">
      <w:r>
        <w:t>Stopwords are words such as ‘the’, ‘a’, ‘in’</w:t>
      </w:r>
      <w:r w:rsidR="00491709">
        <w:t xml:space="preserve">, etc which are commonly used but do not give much contextual meaning to the text. </w:t>
      </w:r>
      <w:r w:rsidR="001A4442">
        <w:t xml:space="preserve">The removal of stopwords had a fairly large effect on the </w:t>
      </w:r>
      <w:r>
        <w:t xml:space="preserve">size of </w:t>
      </w:r>
      <w:r w:rsidR="00491709">
        <w:t xml:space="preserve">entries and will allow for better processing. </w:t>
      </w:r>
    </w:p>
    <w:p w14:paraId="7FA22B4C" w14:textId="463C5335" w:rsidR="00BD1989" w:rsidRDefault="00BD1989" w:rsidP="001A4442">
      <w:r>
        <w:t>Prior to cleaning example:</w:t>
      </w:r>
    </w:p>
    <w:p w14:paraId="1C3D8E5C" w14:textId="61EB2283" w:rsidR="00BD1989" w:rsidRDefault="00BD1989" w:rsidP="001A4442">
      <w:r w:rsidRPr="00BD1989">
        <w:lastRenderedPageBreak/>
        <mc:AlternateContent>
          <mc:Choice Requires="wps">
            <w:drawing>
              <wp:inline distT="0" distB="0" distL="0" distR="0" wp14:anchorId="47E318AE" wp14:editId="1F02C75A">
                <wp:extent cx="5930900" cy="1938992"/>
                <wp:effectExtent l="0" t="0" r="0" b="0"/>
                <wp:docPr id="9" name="TextBox 8">
                  <a:extLst xmlns:a="http://schemas.openxmlformats.org/drawingml/2006/main">
                    <a:ext uri="{FF2B5EF4-FFF2-40B4-BE49-F238E27FC236}">
                      <a16:creationId xmlns:a16="http://schemas.microsoft.com/office/drawing/2014/main" id="{4E898963-EC2F-31A5-1CEF-0DFBB66AE5A5}"/>
                    </a:ext>
                  </a:extLst>
                </wp:docPr>
                <wp:cNvGraphicFramePr/>
                <a:graphic xmlns:a="http://schemas.openxmlformats.org/drawingml/2006/main">
                  <a:graphicData uri="http://schemas.microsoft.com/office/word/2010/wordprocessingShape">
                    <wps:wsp>
                      <wps:cNvSpPr txBox="1"/>
                      <wps:spPr>
                        <a:xfrm>
                          <a:off x="0" y="0"/>
                          <a:ext cx="5930900" cy="1938992"/>
                        </a:xfrm>
                        <a:prstGeom prst="rect">
                          <a:avLst/>
                        </a:prstGeom>
                        <a:solidFill>
                          <a:schemeClr val="tx1"/>
                        </a:solidFill>
                      </wps:spPr>
                      <wps:txbx>
                        <w:txbxContent>
                          <w:p w14:paraId="59578D08" w14:textId="77777777" w:rsidR="00BD1989" w:rsidRPr="004B4F9F" w:rsidRDefault="00BD1989" w:rsidP="00BD1989">
                            <w:pPr>
                              <w:rPr>
                                <w:rFonts w:ascii="Consolas" w:hAnsi="Consolas"/>
                                <w:color w:val="D4D4D4"/>
                                <w:kern w:val="24"/>
                                <w:sz w:val="12"/>
                                <w:szCs w:val="12"/>
                              </w:rPr>
                            </w:pPr>
                            <w:r w:rsidRPr="004B4F9F">
                              <w:rPr>
                                <w:rFonts w:ascii="Consolas" w:hAnsi="Consolas"/>
                                <w:color w:val="D4D4D4"/>
                                <w:kern w:val="24"/>
                                <w:sz w:val="12"/>
                                <w:szCs w:val="12"/>
                              </w:rPr>
                              <w:t>' Donald Trump Sends Out Embarrassing New Year’s Eve Message; This is Disturbing Donald Trump just couldn t wish all Americans a Happy New Year and leave it at that. Instead, he had to give a shout out to his enemies, haters and the very dishonest fake news media. The former reality show star had just one job to do and he couldn t do it. As our Country rapidly grows stronger and smarter, I want to wish all of my friends, supporters, enemies, haters, and even the very dishonest Fake News Media, a Happy and Healthy New Year, President Angry Pants tweeted. 2018 will be a great year for America! As our Country rapidly grows stronger and smarter, I want to wish all of my friends, supporters, enemies, haters, and even the very dishonest Fake News Media, a Happy and Healthy New Year. 2018 will be a great year for America! Donald J. Trump (@realDonaldTrump) December 31, 2017Trump s tweet went down about as welll as you d expect.What kind of president sends a New Year s greeting like this despicable, petty, infantile gibberish? Only Trump! His lack of decency won t even allow him to rise above the gutter long enough to wish the American citizens a happy new year! Bishop Talbert Swan (@TalbertSwan) December 31, 2017no one likes you Calvin (@calvinstowell) December 31, 2017Your impeachment would make 2018 a great year for America, but I ll also accept regaining control of Congress. Miranda Yaver (@mirandayaver) December 31, 2017Do you hear yourself talk? When you have to include that many people that hate you you have to wonder? Why do the they all hate me? Alan Sandoval (@AlanSandoval13) December 31, 2017Who uses the word Haters in a New Years wish?? Marlene (@marlene399) December 31, 2017You can t just say happy new year? Koren pollitt (@Korencarpenter) December 31, 2017Here s Trump s New Year s Eve tweet from 2016.Happy New Year to all, including to my many enemies and those who have fought me and lost so badly they just don t know what to do. Love! Donald J. Trump (@realDonaldTrump) December 31, 2016This is nothing new for Trump. He s been doing this for years.Trump has directed messages to his enemies and haters for New Year s, Easter, Thanksgiving, and the anniversary of 9/11. pic.twitter.com/4FPAe2KypA Daniel Dale (@ddale8) December 31, 2017Trump s holiday tweets are clearly not presidential.How long did he work at Hallmark before becoming President? Steven Goodine (@SGoodine) December 31, 2017He s always been like this . . . the only difference is that in the last few years, his filter has been breaking down. Roy Schulze (@thbthttt) December 31, 2017Who, apart from a teenager uses the term haters? Wendy (@WendyWhistles) December 31, 2017he s a fucking 5 year old Who Knows (@rainyday80) December 31, 2017So, to all the people who voted for this a hole thinking he would change once he got into power, you were wrong! 70-year-old men don t change and now he s a year older.Photo by Andrew Burton/Getty Images.'</w:t>
                            </w:r>
                          </w:p>
                        </w:txbxContent>
                      </wps:txbx>
                      <wps:bodyPr wrap="square">
                        <a:spAutoFit/>
                      </wps:bodyPr>
                    </wps:wsp>
                  </a:graphicData>
                </a:graphic>
              </wp:inline>
            </w:drawing>
          </mc:Choice>
          <mc:Fallback>
            <w:pict>
              <v:shapetype w14:anchorId="47E318AE" id="_x0000_t202" coordsize="21600,21600" o:spt="202" path="m,l,21600r21600,l21600,xe">
                <v:stroke joinstyle="miter"/>
                <v:path gradientshapeok="t" o:connecttype="rect"/>
              </v:shapetype>
              <v:shape id="TextBox 8" o:spid="_x0000_s1026" type="#_x0000_t202" style="width:467pt;height:152.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" fillcolor="black [3213]" stroked="f">
                <v:textbox style="mso-fit-shape-to-text:t">
                  <w:txbxContent>
                    <w:p w14:paraId="59578D08" w14:textId="77777777" w:rsidR="00BD1989" w:rsidRPr="004B4F9F" w:rsidRDefault="00BD1989" w:rsidP="00BD1989">
                      <w:pPr>
                        <w:rPr>
                          <w:rFonts w:ascii="Consolas" w:hAnsi="Consolas"/>
                          <w:color w:val="D4D4D4"/>
                          <w:kern w:val="24"/>
                          <w:sz w:val="12"/>
                          <w:szCs w:val="12"/>
                        </w:rPr>
                      </w:pPr>
                      <w:r w:rsidRPr="004B4F9F">
                        <w:rPr>
                          <w:rFonts w:ascii="Consolas" w:hAnsi="Consolas"/>
                          <w:color w:val="D4D4D4"/>
                          <w:kern w:val="24"/>
                          <w:sz w:val="12"/>
                          <w:szCs w:val="12"/>
                        </w:rPr>
                        <w:t>' Donald Trump Sends Out Embarrassing New Year’s Eve Message; This is Disturbing Donald Trump just couldn t wish all Americans a Happy New Year and leave it at that. Instead, he had to give a shout out to his enemies, haters and the very dishonest fake news media. The former reality show star had just one job to do and he couldn t do it. As our Country rapidly grows stronger and smarter, I want to wish all of my friends, supporters, enemies, haters, and even the very dishonest Fake News Media, a Happy and Healthy New Year, President Angry Pants tweeted. 2018 will be a great year for America! As our Country rapidly grows stronger and smarter, I want to wish all of my friends, supporters, enemies, haters, and even the very dishonest Fake News Media, a Happy and Healthy New Year. 2018 will be a great year for America! Donald J. Trump (@realDonaldTrump) December 31, 2017Trump s tweet went down about as welll as you d expect.What kind of president sends a New Year s greeting like this despicable, petty, infantile gibberish? Only Trump! His lack of decency won t even allow him to rise above the gutter long enough to wish the American citizens a happy new year! Bishop Talbert Swan (@TalbertSwan) December 31, 2017no one likes you Calvin (@calvinstowell) December 31, 2017Your impeachment would make 2018 a great year for America, but I ll also accept regaining control of Congress. Miranda Yaver (@mirandayaver) December 31, 2017Do you hear yourself talk? When you have to include that many people that hate you you have to wonder? Why do the they all hate me? Alan Sandoval (@AlanSandoval13) December 31, 2017Who uses the word Haters in a New Years wish?? Marlene (@marlene399) December 31, 2017You can t just say happy new year? Koren pollitt (@Korencarpenter) December 31, 2017Here s Trump s New Year s Eve tweet from 2016.Happy New Year to all, including to my many enemies and those who have fought me and lost so badly they just don t know what to do. Love! Donald J. Trump (@realDonaldTrump) December 31, 2016This is nothing new for Trump. He s been doing this for years.Trump has directed messages to his enemies and haters for New Year s, Easter, Thanksgiving, and the anniversary of 9/11. pic.twitter.com/4FPAe2KypA Daniel Dale (@ddale8) December 31, 2017Trump s holiday tweets are clearly not presidential.How long did he work at Hallmark before becoming President? Steven Goodine (@SGoodine) December 31, 2017He s always been like this . . . the only difference is that in the last few years, his filter has been breaking down. Roy Schulze (@thbthttt) December 31, 2017Who, apart from a teenager uses the term haters? Wendy (@WendyWhistles) December 31, 2017he s a fucking 5 year old Who Knows (@rainyday80) December 31, 2017So, to all the people who voted for this a hole thinking he would change once he got into power, you were wrong! 70-year-old men don t change and now he s a year older.Photo by Andrew Burton/Getty Images.'</w:t>
                      </w:r>
                    </w:p>
                  </w:txbxContent>
                </v:textbox>
                <w10:anchorlock/>
              </v:shape>
            </w:pict>
          </mc:Fallback>
        </mc:AlternateContent>
      </w:r>
    </w:p>
    <w:p w14:paraId="1497F4C0" w14:textId="2A9FBC90" w:rsidR="00BD1989" w:rsidRDefault="00BD1989" w:rsidP="001A4442">
      <w:r>
        <w:t>After Cleaning</w:t>
      </w:r>
      <w:r w:rsidR="00D23BAD">
        <w:t xml:space="preserve"> example</w:t>
      </w:r>
      <w:r>
        <w:t>:</w:t>
      </w:r>
    </w:p>
    <w:p w14:paraId="41A6009D" w14:textId="65D9038C" w:rsidR="00BD1989" w:rsidRDefault="00BD1989" w:rsidP="001A4442">
      <w:r w:rsidRPr="00BD1989">
        <mc:AlternateContent>
          <mc:Choice Requires="wps">
            <w:drawing>
              <wp:inline distT="0" distB="0" distL="0" distR="0" wp14:anchorId="5D126D3D" wp14:editId="25BB3AAE">
                <wp:extent cx="5952490" cy="1323439"/>
                <wp:effectExtent l="0" t="0" r="0" b="0"/>
                <wp:docPr id="10" name="TextBox 9">
                  <a:extLst xmlns:a="http://schemas.openxmlformats.org/drawingml/2006/main">
                    <a:ext uri="{FF2B5EF4-FFF2-40B4-BE49-F238E27FC236}">
                      <a16:creationId xmlns:a16="http://schemas.microsoft.com/office/drawing/2014/main" id="{E23E1E88-96A8-AA8C-5924-0815AEBEACF6}"/>
                    </a:ext>
                  </a:extLst>
                </wp:docPr>
                <wp:cNvGraphicFramePr/>
                <a:graphic xmlns:a="http://schemas.openxmlformats.org/drawingml/2006/main">
                  <a:graphicData uri="http://schemas.microsoft.com/office/word/2010/wordprocessingShape">
                    <wps:wsp>
                      <wps:cNvSpPr txBox="1"/>
                      <wps:spPr>
                        <a:xfrm>
                          <a:off x="0" y="0"/>
                          <a:ext cx="5952490" cy="1323439"/>
                        </a:xfrm>
                        <a:prstGeom prst="rect">
                          <a:avLst/>
                        </a:prstGeom>
                        <a:solidFill>
                          <a:schemeClr val="tx1"/>
                        </a:solidFill>
                      </wps:spPr>
                      <wps:txbx>
                        <w:txbxContent>
                          <w:p w14:paraId="62C11906" w14:textId="77777777" w:rsidR="00BD1989" w:rsidRPr="004B4F9F" w:rsidRDefault="00BD1989" w:rsidP="00BD1989">
                            <w:pPr>
                              <w:rPr>
                                <w:rFonts w:ascii="Consolas" w:hAnsi="Consolas"/>
                                <w:color w:val="D4D4D4"/>
                                <w:kern w:val="24"/>
                                <w:sz w:val="12"/>
                                <w:szCs w:val="12"/>
                              </w:rPr>
                            </w:pPr>
                            <w:r w:rsidRPr="004B4F9F">
                              <w:rPr>
                                <w:rFonts w:ascii="Consolas" w:hAnsi="Consolas"/>
                                <w:color w:val="D4D4D4"/>
                                <w:kern w:val="24"/>
                                <w:sz w:val="12"/>
                                <w:szCs w:val="12"/>
                              </w:rPr>
                              <w:t>'donald trump sends embarrassing new year’s eve message disturbing donald trump wish americans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america country rapidly grows stronger smarter want wish friends supporters enemies haters even dishonest fake news media happy healthy new year great year america donald j trump realdonaldtrump december tweet went welll expect kind president sends new year greeting like despicable petty infantile gibberish trump lack decency even allow rise gutter long enough wish american citizens happy new year bishop talbert swan talbertswan december one likes calvin calvinstowell december impeachment would make great year america also accept regaining control congress miranda yaver mirandayaver december hear talk include many people hate wonder hate alan sandoval december uses word haters new years wish marlene december say happy new year koren pollitt korencarpenter december trump new year eve tweet happy new year including many enemies fought lost badly know love donald j trump realdonaldtrump december nothing new trump years trump directed messages enemies haters new year easter thanksgiving anniversary pic twitter com daniel dale december holiday tweets clearly presidential long work hallmark becoming president steven goodine sgoodine december always like difference last years filter breaking roy schulze thbthttt december apart teenager uses term haters wendy wendywhistles december fucking year old knows december people voted hole thinking would change got power wrong year old men change year older photo andrew burton getty images'</w:t>
                            </w:r>
                          </w:p>
                        </w:txbxContent>
                      </wps:txbx>
                      <wps:bodyPr wrap="square">
                        <a:spAutoFit/>
                      </wps:bodyPr>
                    </wps:wsp>
                  </a:graphicData>
                </a:graphic>
              </wp:inline>
            </w:drawing>
          </mc:Choice>
          <mc:Fallback>
            <w:pict>
              <v:shape w14:anchorId="5D126D3D" id="TextBox 9" o:spid="_x0000_s1027" type="#_x0000_t202" style="width:468.7pt;height:10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" fillcolor="black [3213]" stroked="f">
                <v:textbox style="mso-fit-shape-to-text:t">
                  <w:txbxContent>
                    <w:p w14:paraId="62C11906" w14:textId="77777777" w:rsidR="00BD1989" w:rsidRPr="004B4F9F" w:rsidRDefault="00BD1989" w:rsidP="00BD1989">
                      <w:pPr>
                        <w:rPr>
                          <w:rFonts w:ascii="Consolas" w:hAnsi="Consolas"/>
                          <w:color w:val="D4D4D4"/>
                          <w:kern w:val="24"/>
                          <w:sz w:val="12"/>
                          <w:szCs w:val="12"/>
                        </w:rPr>
                      </w:pPr>
                      <w:r w:rsidRPr="004B4F9F">
                        <w:rPr>
                          <w:rFonts w:ascii="Consolas" w:hAnsi="Consolas"/>
                          <w:color w:val="D4D4D4"/>
                          <w:kern w:val="24"/>
                          <w:sz w:val="12"/>
                          <w:szCs w:val="12"/>
                        </w:rPr>
                        <w:t>'donald trump sends embarrassing new year’s eve message disturbing donald trump wish americans happy new year leave instead give shout enemies haters dishonest fake news media former reality show star one job country rapidly grows stronger smarter want wish friends supporters enemies haters even dishonest fake news media happy healthy new year president angry pants tweeted great year america country rapidly grows stronger smarter want wish friends supporters enemies haters even dishonest fake news media happy healthy new year great year america donald j trump realdonaldtrump december tweet went welll expect kind president sends new year greeting like despicable petty infantile gibberish trump lack decency even allow rise gutter long enough wish american citizens happy new year bishop talbert swan talbertswan december one likes calvin calvinstowell december impeachment would make great year america also accept regaining control congress miranda yaver mirandayaver december hear talk include many people hate wonder hate alan sandoval december uses word haters new years wish marlene december say happy new year koren pollitt korencarpenter december trump new year eve tweet happy new year including many enemies fought lost badly know love donald j trump realdonaldtrump december nothing new trump years trump directed messages enemies haters new year easter thanksgiving anniversary pic twitter com daniel dale december holiday tweets clearly presidential long work hallmark becoming president steven goodine sgoodine december always like difference last years filter breaking roy schulze thbthttt december apart teenager uses term haters wendy wendywhistles december fucking year old knows december people voted hole thinking would change got power wrong year old men change year older photo andrew burton getty images'</w:t>
                      </w:r>
                    </w:p>
                  </w:txbxContent>
                </v:textbox>
                <w10:anchorlock/>
              </v:shape>
            </w:pict>
          </mc:Fallback>
        </mc:AlternateContent>
      </w:r>
    </w:p>
    <w:p w14:paraId="5169EFE5" w14:textId="19DA7673" w:rsidR="00085681" w:rsidRDefault="00085681" w:rsidP="001A4442">
      <w:r>
        <w:t xml:space="preserve">Another task we will do simply because it is informational about the data set is to reformation the date of publication field to make it easier to plot and see if the data from both sets comes from approximately the same </w:t>
      </w:r>
      <w:r w:rsidR="00893AC4">
        <w:t>time period</w:t>
      </w:r>
      <w:r>
        <w:t xml:space="preserve">. </w:t>
      </w:r>
    </w:p>
    <w:p w14:paraId="365980EB" w14:textId="27EA6411" w:rsidR="00214B6B" w:rsidRDefault="00214B6B" w:rsidP="00084051">
      <w:pPr>
        <w:pStyle w:val="Heading2"/>
      </w:pPr>
      <w:r>
        <w:t>Data Inspection</w:t>
      </w:r>
    </w:p>
    <w:p w14:paraId="660D99DE" w14:textId="2450BA8E" w:rsidR="00CB66E5" w:rsidRDefault="00CB66E5" w:rsidP="00CB66E5">
      <w:r>
        <w:t xml:space="preserve">Before we </w:t>
      </w:r>
      <w:r w:rsidR="007F36FF">
        <w:t xml:space="preserve">build the model, it is a good idea to try to characterize the dataset. This way we can see trends and verify any </w:t>
      </w:r>
      <w:r w:rsidR="00140CE1">
        <w:t xml:space="preserve">potential issues we may encounter when building the model. </w:t>
      </w:r>
    </w:p>
    <w:p w14:paraId="48119D52" w14:textId="47D18E8D" w:rsidR="00084051" w:rsidRDefault="00084051" w:rsidP="00084051">
      <w:pPr>
        <w:pStyle w:val="Heading3"/>
      </w:pPr>
      <w:r>
        <w:t>Checking the date</w:t>
      </w:r>
    </w:p>
    <w:p w14:paraId="4D56958F" w14:textId="1D313CD7" w:rsidR="00084051" w:rsidRDefault="00084051" w:rsidP="00084051">
      <w:r>
        <w:t xml:space="preserve">When we cleaned the data, one of the things we did additionally was reformat the date to see if each of the datasets came from the </w:t>
      </w:r>
      <w:r w:rsidR="008C7DA0">
        <w:t xml:space="preserve">same time period. </w:t>
      </w:r>
    </w:p>
    <w:p w14:paraId="779C9A40" w14:textId="77777777" w:rsidR="00A9067B" w:rsidRDefault="007407B2" w:rsidP="00A9067B">
      <w:pPr>
        <w:keepNext/>
        <w:jc w:val="center"/>
      </w:pPr>
      <w:r w:rsidRPr="007407B2">
        <w:lastRenderedPageBreak/>
        <w:drawing>
          <wp:inline distT="0" distB="0" distL="0" distR="0" wp14:anchorId="4F5FC3C8" wp14:editId="3C7123BD">
            <wp:extent cx="3301990" cy="2591435"/>
            <wp:effectExtent l="0" t="0" r="0" b="0"/>
            <wp:docPr id="1026" name="Picture 2" descr="Chart, histogram&#10;&#10;Description automatically generated">
              <a:extLst xmlns:a="http://schemas.openxmlformats.org/drawingml/2006/main">
                <a:ext uri="{FF2B5EF4-FFF2-40B4-BE49-F238E27FC236}">
                  <a16:creationId xmlns:a16="http://schemas.microsoft.com/office/drawing/2014/main" id="{3D42E6E2-B2EF-831B-4BA7-743A5E084A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hart, histogram&#10;&#10;Description automatically generated">
                      <a:extLst>
                        <a:ext uri="{FF2B5EF4-FFF2-40B4-BE49-F238E27FC236}">
                          <a16:creationId xmlns:a16="http://schemas.microsoft.com/office/drawing/2014/main" id="{3D42E6E2-B2EF-831B-4BA7-743A5E084A71}"/>
                        </a:ext>
                      </a:extLst>
                    </pic:cNvPr>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306834" cy="2595237"/>
                    </a:xfrm>
                    <a:prstGeom prst="rect">
                      <a:avLst/>
                    </a:prstGeom>
                    <a:noFill/>
                  </pic:spPr>
                </pic:pic>
              </a:graphicData>
            </a:graphic>
          </wp:inline>
        </w:drawing>
      </w:r>
    </w:p>
    <w:p w14:paraId="04F7CCA4" w14:textId="67A863C4" w:rsidR="008C7DA0" w:rsidRDefault="00A9067B" w:rsidP="00A9067B">
      <w:pPr>
        <w:pStyle w:val="Caption"/>
        <w:jc w:val="center"/>
      </w:pPr>
      <w:r>
        <w:t xml:space="preserve">Figure </w:t>
      </w:r>
      <w:fldSimple w:instr=" SEQ Figure \* ARABIC ">
        <w:r w:rsidR="00AE0C5B">
          <w:rPr>
            <w:noProof/>
          </w:rPr>
          <w:t>1</w:t>
        </w:r>
      </w:fldSimple>
      <w:r w:rsidR="00E61612">
        <w:t xml:space="preserve"> </w:t>
      </w:r>
      <w:r>
        <w:t>- Fake vs True Publication Date</w:t>
      </w:r>
    </w:p>
    <w:p w14:paraId="2ED270F7" w14:textId="07C4084E" w:rsidR="007407B2" w:rsidRDefault="007407B2" w:rsidP="007407B2">
      <w:r>
        <w:t xml:space="preserve">The data shows that the fake news dataset is spread out and the true news is weighted heavily toward more recent dates. The effect of this is that the true news, may have a higher concentration of newer news topics than that of the fake news. But because they still roughly cover the same time period, it should be good enough for our purposes. </w:t>
      </w:r>
    </w:p>
    <w:p w14:paraId="067F417A" w14:textId="5D48557B" w:rsidR="00451F14" w:rsidRDefault="00451F14" w:rsidP="00451F14">
      <w:pPr>
        <w:pStyle w:val="Heading3"/>
      </w:pPr>
      <w:r>
        <w:t xml:space="preserve">Checking the </w:t>
      </w:r>
      <w:r w:rsidR="005D49C9">
        <w:t>Subject</w:t>
      </w:r>
    </w:p>
    <w:p w14:paraId="6D1FFD19" w14:textId="14891C01" w:rsidR="00FB01F4" w:rsidRDefault="00451F14" w:rsidP="00451F14">
      <w:r>
        <w:t xml:space="preserve">Next, we inspected the </w:t>
      </w:r>
      <w:r w:rsidR="005D49C9">
        <w:t>subject</w:t>
      </w:r>
      <w:r>
        <w:t xml:space="preserve"> of news which was provided by the dataset. </w:t>
      </w:r>
      <w:r w:rsidR="0044604A">
        <w:t xml:space="preserve"> From this we found that the fake news used different </w:t>
      </w:r>
      <w:r w:rsidR="005D49C9">
        <w:t xml:space="preserve">subject classifiers than the true news. If </w:t>
      </w:r>
      <w:r w:rsidR="009A1873">
        <w:t xml:space="preserve">we intended to use this as a primary feature we would need to merge the two and make them uniform. </w:t>
      </w:r>
      <w:r w:rsidR="00FB01F4">
        <w:t xml:space="preserve"> True news used the subject pol</w:t>
      </w:r>
      <w:r w:rsidR="00B61C11">
        <w:t>iticsNews and worldNews, while fake news used the others.</w:t>
      </w:r>
    </w:p>
    <w:p w14:paraId="27A3D9A5" w14:textId="77777777" w:rsidR="00A9067B" w:rsidRDefault="00FB01F4" w:rsidP="00A9067B">
      <w:pPr>
        <w:keepNext/>
        <w:jc w:val="center"/>
      </w:pPr>
      <w:r w:rsidRPr="00FB01F4">
        <w:drawing>
          <wp:inline distT="0" distB="0" distL="0" distR="0" wp14:anchorId="29434A9D" wp14:editId="040851EC">
            <wp:extent cx="2892104" cy="2441575"/>
            <wp:effectExtent l="0" t="0" r="3810" b="0"/>
            <wp:docPr id="2054" name="Picture 6" descr="Chart, bar chart&#10;&#10;Description automatically generated">
              <a:extLst xmlns:a="http://schemas.openxmlformats.org/drawingml/2006/main">
                <a:ext uri="{FF2B5EF4-FFF2-40B4-BE49-F238E27FC236}">
                  <a16:creationId xmlns:a16="http://schemas.microsoft.com/office/drawing/2014/main" id="{8E80AD63-4235-558E-DB41-00DCD741D98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descr="Chart, bar chart&#10;&#10;Description automatically generated">
                      <a:extLst>
                        <a:ext uri="{FF2B5EF4-FFF2-40B4-BE49-F238E27FC236}">
                          <a16:creationId xmlns:a16="http://schemas.microsoft.com/office/drawing/2014/main" id="{8E80AD63-4235-558E-DB41-00DCD741D98A}"/>
                        </a:ext>
                      </a:extLst>
                    </pic:cNvPr>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897556" cy="2446177"/>
                    </a:xfrm>
                    <a:prstGeom prst="rect">
                      <a:avLst/>
                    </a:prstGeom>
                    <a:noFill/>
                  </pic:spPr>
                </pic:pic>
              </a:graphicData>
            </a:graphic>
          </wp:inline>
        </w:drawing>
      </w:r>
    </w:p>
    <w:p w14:paraId="6F60547E" w14:textId="45751C3D" w:rsidR="00451F14" w:rsidRDefault="00A9067B" w:rsidP="00A9067B">
      <w:pPr>
        <w:pStyle w:val="Caption"/>
        <w:jc w:val="center"/>
      </w:pPr>
      <w:r>
        <w:t xml:space="preserve">Figure </w:t>
      </w:r>
      <w:fldSimple w:instr=" SEQ Figure \* ARABIC ">
        <w:r w:rsidR="00AE0C5B">
          <w:rPr>
            <w:noProof/>
          </w:rPr>
          <w:t>2</w:t>
        </w:r>
      </w:fldSimple>
      <w:r w:rsidR="00E61612">
        <w:t xml:space="preserve"> </w:t>
      </w:r>
      <w:r>
        <w:t>- News Subjects</w:t>
      </w:r>
    </w:p>
    <w:p w14:paraId="2A1B09AC" w14:textId="20E00E95" w:rsidR="005223E9" w:rsidRDefault="005223E9" w:rsidP="005223E9">
      <w:pPr>
        <w:pStyle w:val="Heading3"/>
      </w:pPr>
      <w:r>
        <w:lastRenderedPageBreak/>
        <w:t xml:space="preserve">Checking Sentiment and </w:t>
      </w:r>
      <w:r w:rsidR="006467B8">
        <w:t>Subjectivity</w:t>
      </w:r>
    </w:p>
    <w:p w14:paraId="4E9C31E9" w14:textId="6082FEE8" w:rsidR="009E3B06" w:rsidRDefault="009E3B06" w:rsidP="009E3B06">
      <w:r>
        <w:t xml:space="preserve">Something that be measured in NLP is the sentiment </w:t>
      </w:r>
      <w:r w:rsidR="006566EC">
        <w:t>and subjectivity</w:t>
      </w:r>
      <w:r w:rsidR="009D3F2A">
        <w:t xml:space="preserve"> of a given text. Sentiment takes a measure of the mood of the text, typically how happy or sad.</w:t>
      </w:r>
      <w:r w:rsidR="00F25E1F">
        <w:t xml:space="preserve"> This is given on a scale of -1 to +1, -1 being sad and +1 being happy. Subjectivity is a measure of how much </w:t>
      </w:r>
      <w:r w:rsidR="00B12361">
        <w:t>opinion</w:t>
      </w:r>
      <w:r w:rsidR="00F25E1F">
        <w:t xml:space="preserve"> is used. </w:t>
      </w:r>
      <w:r w:rsidR="00752752">
        <w:t xml:space="preserve">0 being totally objective and 1 being fully subjective. The way subjectivity is measured is using </w:t>
      </w:r>
      <w:r w:rsidR="00AB2C98">
        <w:t>adverb modifiers. The more they are used the more subjective the text</w:t>
      </w:r>
      <w:r w:rsidR="00AB2C98">
        <w:fldChar w:fldCharType="begin"/>
      </w:r>
      <w:r w:rsidR="00AB2C98">
        <w:instrText xml:space="preserve"> ADDIN ZOTERO_ITEM CSL_CITATION {"citationID":"hlTaIXjj","properties":{"formattedCitation":"[4]","plainCitation":"[4]","noteIndex":0},"citationItems":[{"id":22,"uris":["http://zotero.org/users/local/ypbLoGOV/items/G7WAYNXY"],"itemData":{"id":22,"type":"webpage","title":"Tutorial: Quickstart — TextBlob 0.16.0 documentation","URL":"https://textblob.readthedocs.io/en/dev/quickstart.html","accessed":{"date-parts":[["2022",12,11]]}}}],"schema":"https://github.com/citation-style-language/schema/raw/master/csl-citation.json"} </w:instrText>
      </w:r>
      <w:r w:rsidR="00AB2C98">
        <w:fldChar w:fldCharType="separate"/>
      </w:r>
      <w:r w:rsidR="00AB2C98" w:rsidRPr="00AB2C98">
        <w:rPr>
          <w:rFonts w:ascii="Calibri" w:hAnsi="Calibri" w:cs="Calibri"/>
        </w:rPr>
        <w:t>[4]</w:t>
      </w:r>
      <w:r w:rsidR="00AB2C98">
        <w:fldChar w:fldCharType="end"/>
      </w:r>
      <w:r w:rsidR="0060134D">
        <w:t>.</w:t>
      </w:r>
      <w:r w:rsidR="008D2E79">
        <w:t xml:space="preserve"> </w:t>
      </w:r>
    </w:p>
    <w:p w14:paraId="1C79FD60" w14:textId="6AA027C5" w:rsidR="00B75213" w:rsidRDefault="00B75213" w:rsidP="009E3B06">
      <w:r>
        <w:t>First</w:t>
      </w:r>
      <w:r w:rsidR="00590827">
        <w:t>,</w:t>
      </w:r>
      <w:r>
        <w:t xml:space="preserve"> we look at the overall values for the text</w:t>
      </w:r>
      <w:r w:rsidR="009F199B">
        <w:t xml:space="preserve"> to get an idea of the expected shape they may take individually</w:t>
      </w:r>
      <w:r>
        <w:t xml:space="preserve">. </w:t>
      </w:r>
    </w:p>
    <w:p w14:paraId="59470CC0" w14:textId="77777777" w:rsidR="00F92C68" w:rsidRDefault="00677259" w:rsidP="00F92C68">
      <w:pPr>
        <w:keepNext/>
        <w:jc w:val="center"/>
      </w:pPr>
      <w:r w:rsidRPr="00677259">
        <w:drawing>
          <wp:inline distT="0" distB="0" distL="0" distR="0" wp14:anchorId="6A8A6818" wp14:editId="254D76D8">
            <wp:extent cx="2895600" cy="2895600"/>
            <wp:effectExtent l="0" t="0" r="0" b="0"/>
            <wp:docPr id="3076" name="Picture 4" descr="Logo&#10;&#10;Description automatically generated">
              <a:extLst xmlns:a="http://schemas.openxmlformats.org/drawingml/2006/main">
                <a:ext uri="{FF2B5EF4-FFF2-40B4-BE49-F238E27FC236}">
                  <a16:creationId xmlns:a16="http://schemas.microsoft.com/office/drawing/2014/main" id="{8ECF6074-D93A-BAF3-6C1E-CE4548DF922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6" name="Picture 4" descr="Logo&#10;&#10;Description automatically generated">
                      <a:extLst>
                        <a:ext uri="{FF2B5EF4-FFF2-40B4-BE49-F238E27FC236}">
                          <a16:creationId xmlns:a16="http://schemas.microsoft.com/office/drawing/2014/main" id="{8ECF6074-D93A-BAF3-6C1E-CE4548DF9222}"/>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2895807" cy="2895807"/>
                    </a:xfrm>
                    <a:prstGeom prst="rect">
                      <a:avLst/>
                    </a:prstGeom>
                    <a:noFill/>
                  </pic:spPr>
                </pic:pic>
              </a:graphicData>
            </a:graphic>
          </wp:inline>
        </w:drawing>
      </w:r>
    </w:p>
    <w:p w14:paraId="60C053C1" w14:textId="147862B6" w:rsidR="00677259" w:rsidRDefault="00F92C68" w:rsidP="00F92C68">
      <w:pPr>
        <w:pStyle w:val="Caption"/>
        <w:jc w:val="center"/>
      </w:pPr>
      <w:r>
        <w:t xml:space="preserve">Figure </w:t>
      </w:r>
      <w:fldSimple w:instr=" SEQ Figure \* ARABIC ">
        <w:r w:rsidR="00AE0C5B">
          <w:rPr>
            <w:noProof/>
          </w:rPr>
          <w:t>3</w:t>
        </w:r>
      </w:fldSimple>
      <w:r w:rsidR="00E61612">
        <w:t xml:space="preserve"> </w:t>
      </w:r>
      <w:r>
        <w:t>- Overall Polarity, Subjectivity and Word counts</w:t>
      </w:r>
    </w:p>
    <w:p w14:paraId="367495FD" w14:textId="2D752F21" w:rsidR="00590827" w:rsidRDefault="00590827" w:rsidP="00590827">
      <w:r>
        <w:t>Next we look at the them individually.</w:t>
      </w:r>
    </w:p>
    <w:p w14:paraId="159B84C9" w14:textId="77777777" w:rsidR="00F92C68" w:rsidRDefault="00E44794" w:rsidP="00F92C68">
      <w:pPr>
        <w:keepNext/>
        <w:jc w:val="center"/>
      </w:pPr>
      <w:r w:rsidRPr="00E44794">
        <w:drawing>
          <wp:inline distT="0" distB="0" distL="0" distR="0" wp14:anchorId="31EA7A8F" wp14:editId="7AFBE5F7">
            <wp:extent cx="2894442" cy="1903095"/>
            <wp:effectExtent l="0" t="0" r="1270" b="1905"/>
            <wp:docPr id="4100" name="Picture 4" descr="Chart, histogram&#10;&#10;Description automatically generated">
              <a:extLst xmlns:a="http://schemas.openxmlformats.org/drawingml/2006/main">
                <a:ext uri="{FF2B5EF4-FFF2-40B4-BE49-F238E27FC236}">
                  <a16:creationId xmlns:a16="http://schemas.microsoft.com/office/drawing/2014/main" id="{943FBCC4-F59E-A146-978D-E7CAFF314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0" name="Picture 4" descr="Chart, histogram&#10;&#10;Description automatically generated">
                      <a:extLst>
                        <a:ext uri="{FF2B5EF4-FFF2-40B4-BE49-F238E27FC236}">
                          <a16:creationId xmlns:a16="http://schemas.microsoft.com/office/drawing/2014/main" id="{943FBCC4-F59E-A146-978D-E7CAFF3148B5}"/>
                        </a:ext>
                      </a:extLst>
                    </pic:cNvPr>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2899966" cy="1906727"/>
                    </a:xfrm>
                    <a:prstGeom prst="rect">
                      <a:avLst/>
                    </a:prstGeom>
                    <a:noFill/>
                  </pic:spPr>
                </pic:pic>
              </a:graphicData>
            </a:graphic>
          </wp:inline>
        </w:drawing>
      </w:r>
    </w:p>
    <w:p w14:paraId="039DC462" w14:textId="3E9B3C56" w:rsidR="00590827" w:rsidRDefault="00F92C68" w:rsidP="00F92C68">
      <w:pPr>
        <w:pStyle w:val="Caption"/>
        <w:jc w:val="center"/>
      </w:pPr>
      <w:r>
        <w:t xml:space="preserve">Figure </w:t>
      </w:r>
      <w:fldSimple w:instr=" SEQ Figure \* ARABIC ">
        <w:r w:rsidR="00AE0C5B">
          <w:rPr>
            <w:noProof/>
          </w:rPr>
          <w:t>4</w:t>
        </w:r>
      </w:fldSimple>
      <w:r w:rsidR="00E61612">
        <w:t xml:space="preserve"> </w:t>
      </w:r>
      <w:r>
        <w:t>- Fake vs True Polarity</w:t>
      </w:r>
    </w:p>
    <w:p w14:paraId="48E26663" w14:textId="30B3D161" w:rsidR="00E44794" w:rsidRDefault="00E44794" w:rsidP="00E44794">
      <w:r>
        <w:t xml:space="preserve">Polarity, </w:t>
      </w:r>
      <w:r w:rsidR="008175B8">
        <w:t>Sentiment, is not very much between the two datasets. While true news had a smaller standard deviation than the fake new</w:t>
      </w:r>
      <w:r w:rsidR="00E3424C">
        <w:t xml:space="preserve">s, the mean was approximately the same. </w:t>
      </w:r>
    </w:p>
    <w:p w14:paraId="7E5D2D8A" w14:textId="77777777" w:rsidR="00F92C68" w:rsidRDefault="00E44794" w:rsidP="00F92C68">
      <w:pPr>
        <w:keepNext/>
        <w:jc w:val="center"/>
      </w:pPr>
      <w:r w:rsidRPr="00E44794">
        <w:lastRenderedPageBreak/>
        <w:drawing>
          <wp:inline distT="0" distB="0" distL="0" distR="0" wp14:anchorId="699AECE5" wp14:editId="093988DE">
            <wp:extent cx="2979383" cy="1958944"/>
            <wp:effectExtent l="0" t="0" r="0" b="3810"/>
            <wp:docPr id="5122" name="Picture 2" descr="Chart, histogram&#10;&#10;Description automatically generated">
              <a:extLst xmlns:a="http://schemas.openxmlformats.org/drawingml/2006/main">
                <a:ext uri="{FF2B5EF4-FFF2-40B4-BE49-F238E27FC236}">
                  <a16:creationId xmlns:a16="http://schemas.microsoft.com/office/drawing/2014/main" id="{E48B30E0-73BC-B412-5A28-F2FDC8363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descr="Chart, histogram&#10;&#10;Description automatically generated">
                      <a:extLst>
                        <a:ext uri="{FF2B5EF4-FFF2-40B4-BE49-F238E27FC236}">
                          <a16:creationId xmlns:a16="http://schemas.microsoft.com/office/drawing/2014/main" id="{E48B30E0-73BC-B412-5A28-F2FDC8363EBC}"/>
                        </a:ext>
                      </a:extLst>
                    </pic:cNvPr>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3004515" cy="1975468"/>
                    </a:xfrm>
                    <a:prstGeom prst="rect">
                      <a:avLst/>
                    </a:prstGeom>
                    <a:noFill/>
                  </pic:spPr>
                </pic:pic>
              </a:graphicData>
            </a:graphic>
          </wp:inline>
        </w:drawing>
      </w:r>
    </w:p>
    <w:p w14:paraId="2D38FC54" w14:textId="29BB169E" w:rsidR="00E44794" w:rsidRDefault="00F92C68" w:rsidP="00F92C68">
      <w:pPr>
        <w:pStyle w:val="Caption"/>
        <w:jc w:val="center"/>
      </w:pPr>
      <w:bookmarkStart w:id="0" w:name="_Ref121685620"/>
      <w:bookmarkStart w:id="1" w:name="_Ref121685623"/>
      <w:r>
        <w:t xml:space="preserve">Figure </w:t>
      </w:r>
      <w:fldSimple w:instr=" SEQ Figure \* ARABIC ">
        <w:r w:rsidR="00AE0C5B">
          <w:rPr>
            <w:noProof/>
          </w:rPr>
          <w:t>5</w:t>
        </w:r>
      </w:fldSimple>
      <w:bookmarkEnd w:id="1"/>
      <w:r w:rsidR="00E61612">
        <w:t xml:space="preserve"> </w:t>
      </w:r>
      <w:r>
        <w:t>- Fake vs True Subjectivity</w:t>
      </w:r>
      <w:bookmarkEnd w:id="0"/>
    </w:p>
    <w:p w14:paraId="72F17845" w14:textId="5559AA07" w:rsidR="00E3424C" w:rsidRDefault="00E3424C" w:rsidP="00E3424C">
      <w:r>
        <w:t xml:space="preserve">Subjectivity on the other hand was significantly different between the two data sets. </w:t>
      </w:r>
      <w:r w:rsidR="007B3C94">
        <w:t>Fake news had a much higher mean in the subjectivity metric, which means it was much more subjective</w:t>
      </w:r>
      <w:r w:rsidR="00AC3BFC">
        <w:t xml:space="preserve"> in its presentation.</w:t>
      </w:r>
    </w:p>
    <w:p w14:paraId="7858E87E" w14:textId="77777777" w:rsidR="00F92C68" w:rsidRDefault="00E44794" w:rsidP="00F92C68">
      <w:pPr>
        <w:keepNext/>
        <w:jc w:val="center"/>
      </w:pPr>
      <w:r w:rsidRPr="00E44794">
        <w:drawing>
          <wp:inline distT="0" distB="0" distL="0" distR="0" wp14:anchorId="17C5FD6A" wp14:editId="44D50B84">
            <wp:extent cx="2962046" cy="1947545"/>
            <wp:effectExtent l="0" t="0" r="0" b="0"/>
            <wp:docPr id="6148" name="Picture 4" descr="Chart, histogram&#10;&#10;Description automatically generated">
              <a:extLst xmlns:a="http://schemas.openxmlformats.org/drawingml/2006/main">
                <a:ext uri="{FF2B5EF4-FFF2-40B4-BE49-F238E27FC236}">
                  <a16:creationId xmlns:a16="http://schemas.microsoft.com/office/drawing/2014/main" id="{F2016016-421A-11E1-2D95-AB3E21E1855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8" name="Picture 4" descr="Chart, histogram&#10;&#10;Description automatically generated">
                      <a:extLst>
                        <a:ext uri="{FF2B5EF4-FFF2-40B4-BE49-F238E27FC236}">
                          <a16:creationId xmlns:a16="http://schemas.microsoft.com/office/drawing/2014/main" id="{F2016016-421A-11E1-2D95-AB3E21E18551}"/>
                        </a:ext>
                      </a:extLst>
                    </pic:cNvPr>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2965900" cy="1950079"/>
                    </a:xfrm>
                    <a:prstGeom prst="rect">
                      <a:avLst/>
                    </a:prstGeom>
                    <a:noFill/>
                  </pic:spPr>
                </pic:pic>
              </a:graphicData>
            </a:graphic>
          </wp:inline>
        </w:drawing>
      </w:r>
    </w:p>
    <w:p w14:paraId="11AEAADF" w14:textId="30845D47" w:rsidR="00E44794" w:rsidRDefault="00F92C68" w:rsidP="00F92C68">
      <w:pPr>
        <w:pStyle w:val="Caption"/>
        <w:jc w:val="center"/>
      </w:pPr>
      <w:r>
        <w:t xml:space="preserve">Figure </w:t>
      </w:r>
      <w:fldSimple w:instr=" SEQ Figure \* ARABIC ">
        <w:r w:rsidR="00AE0C5B">
          <w:rPr>
            <w:noProof/>
          </w:rPr>
          <w:t>6</w:t>
        </w:r>
      </w:fldSimple>
      <w:r w:rsidR="00E61612">
        <w:t xml:space="preserve"> </w:t>
      </w:r>
      <w:r>
        <w:t>- Fake vs True Word Count</w:t>
      </w:r>
    </w:p>
    <w:p w14:paraId="4492324D" w14:textId="7D8A9D14" w:rsidR="00930EE0" w:rsidRDefault="00930EE0" w:rsidP="00930EE0">
      <w:r>
        <w:t xml:space="preserve">I also checked to see if there was a large difference in the word counts. This </w:t>
      </w:r>
      <w:r w:rsidR="00B93113">
        <w:t xml:space="preserve">would be used in the LSTM training to select the vocabulary size. This was also considered because if the </w:t>
      </w:r>
      <w:r w:rsidR="00A2096D">
        <w:t xml:space="preserve">fake news primarily came from a different </w:t>
      </w:r>
      <w:r w:rsidR="00DD1528">
        <w:t>source,</w:t>
      </w:r>
      <w:r w:rsidR="00A2096D">
        <w:t xml:space="preserve"> then the true news, such as twitter, it may show up here. </w:t>
      </w:r>
    </w:p>
    <w:p w14:paraId="49B90732" w14:textId="6E53A529" w:rsidR="00DF2A78" w:rsidRDefault="00DF2A78" w:rsidP="00DF2A78">
      <w:pPr>
        <w:pStyle w:val="Heading3"/>
      </w:pPr>
      <w:r>
        <w:t>N-gram Analysis</w:t>
      </w:r>
    </w:p>
    <w:p w14:paraId="19F40E4F" w14:textId="42871E1E" w:rsidR="00DF2A78" w:rsidRDefault="003601B0" w:rsidP="00DF2A78">
      <w:r>
        <w:t>Another inspection of the data we did was an n-gram analysis. This would allow us to see common</w:t>
      </w:r>
      <w:r w:rsidR="000720A2">
        <w:t xml:space="preserve">ly used words and groups of words. This would give a good idea of the topics which are discussed in the </w:t>
      </w:r>
      <w:r w:rsidR="00C0537D">
        <w:t>dataset.</w:t>
      </w:r>
    </w:p>
    <w:p w14:paraId="07B65B28" w14:textId="77777777" w:rsidR="007E5649" w:rsidRDefault="00F92C68" w:rsidP="007E5649">
      <w:pPr>
        <w:keepNext/>
        <w:jc w:val="center"/>
      </w:pPr>
      <w:r w:rsidRPr="00F92C68">
        <w:lastRenderedPageBreak/>
        <w:drawing>
          <wp:inline distT="0" distB="0" distL="0" distR="0" wp14:anchorId="67589067" wp14:editId="1ED432A5">
            <wp:extent cx="4730608" cy="1856865"/>
            <wp:effectExtent l="0" t="0" r="0" b="0"/>
            <wp:docPr id="7170" name="Picture 2" descr="Chart, bar chart&#10;&#10;Description automatically generated">
              <a:extLst xmlns:a="http://schemas.openxmlformats.org/drawingml/2006/main">
                <a:ext uri="{FF2B5EF4-FFF2-40B4-BE49-F238E27FC236}">
                  <a16:creationId xmlns:a16="http://schemas.microsoft.com/office/drawing/2014/main" id="{9CBAADF5-80C5-ECAD-5FA8-CC6E69CD0D0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0" name="Picture 2" descr="Chart, bar chart&#10;&#10;Description automatically generated">
                      <a:extLst>
                        <a:ext uri="{FF2B5EF4-FFF2-40B4-BE49-F238E27FC236}">
                          <a16:creationId xmlns:a16="http://schemas.microsoft.com/office/drawing/2014/main" id="{9CBAADF5-80C5-ECAD-5FA8-CC6E69CD0D06}"/>
                        </a:ext>
                      </a:extLst>
                    </pic:cNvPr>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748012" cy="1863696"/>
                    </a:xfrm>
                    <a:prstGeom prst="rect">
                      <a:avLst/>
                    </a:prstGeom>
                    <a:noFill/>
                  </pic:spPr>
                </pic:pic>
              </a:graphicData>
            </a:graphic>
          </wp:inline>
        </w:drawing>
      </w:r>
    </w:p>
    <w:p w14:paraId="549B3898" w14:textId="6B3E6703" w:rsidR="00C0537D" w:rsidRDefault="007E5649" w:rsidP="007E5649">
      <w:pPr>
        <w:pStyle w:val="Caption"/>
        <w:jc w:val="center"/>
      </w:pPr>
      <w:bookmarkStart w:id="2" w:name="_Ref121685645"/>
      <w:r>
        <w:t xml:space="preserve">Figure </w:t>
      </w:r>
      <w:fldSimple w:instr=" SEQ Figure \* ARABIC ">
        <w:r w:rsidR="00AE0C5B">
          <w:rPr>
            <w:noProof/>
          </w:rPr>
          <w:t>7</w:t>
        </w:r>
      </w:fldSimple>
      <w:bookmarkEnd w:id="2"/>
      <w:r w:rsidR="00E61612">
        <w:t xml:space="preserve"> </w:t>
      </w:r>
      <w:r>
        <w:t>- Single word Occurrence</w:t>
      </w:r>
    </w:p>
    <w:p w14:paraId="0E22CA53" w14:textId="77777777" w:rsidR="007E5649" w:rsidRDefault="00F92C68" w:rsidP="007E5649">
      <w:pPr>
        <w:keepNext/>
        <w:jc w:val="center"/>
      </w:pPr>
      <w:r w:rsidRPr="00F92C68">
        <w:drawing>
          <wp:inline distT="0" distB="0" distL="0" distR="0" wp14:anchorId="78C1502C" wp14:editId="4A6E32ED">
            <wp:extent cx="4678680" cy="2035426"/>
            <wp:effectExtent l="0" t="0" r="7620" b="3175"/>
            <wp:docPr id="8194" name="Picture 2" descr="Chart, bar chart, waterfall chart&#10;&#10;Description automatically generated">
              <a:extLst xmlns:a="http://schemas.openxmlformats.org/drawingml/2006/main">
                <a:ext uri="{FF2B5EF4-FFF2-40B4-BE49-F238E27FC236}">
                  <a16:creationId xmlns:a16="http://schemas.microsoft.com/office/drawing/2014/main" id="{42E1CE69-BA13-440D-577F-54C01F6C5C7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4" name="Picture 2" descr="Chart, bar chart, waterfall chart&#10;&#10;Description automatically generated">
                      <a:extLst>
                        <a:ext uri="{FF2B5EF4-FFF2-40B4-BE49-F238E27FC236}">
                          <a16:creationId xmlns:a16="http://schemas.microsoft.com/office/drawing/2014/main" id="{42E1CE69-BA13-440D-577F-54C01F6C5C72}"/>
                        </a:ext>
                      </a:extLst>
                    </pic:cNvPr>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686728" cy="2038927"/>
                    </a:xfrm>
                    <a:prstGeom prst="rect">
                      <a:avLst/>
                    </a:prstGeom>
                    <a:noFill/>
                  </pic:spPr>
                </pic:pic>
              </a:graphicData>
            </a:graphic>
          </wp:inline>
        </w:drawing>
      </w:r>
    </w:p>
    <w:p w14:paraId="091EE65F" w14:textId="2D8F030A" w:rsidR="00F92C68" w:rsidRDefault="007E5649" w:rsidP="007E5649">
      <w:pPr>
        <w:pStyle w:val="Caption"/>
        <w:jc w:val="center"/>
      </w:pPr>
      <w:r>
        <w:t xml:space="preserve">Figure </w:t>
      </w:r>
      <w:fldSimple w:instr=" SEQ Figure \* ARABIC ">
        <w:r w:rsidR="00AE0C5B">
          <w:rPr>
            <w:noProof/>
          </w:rPr>
          <w:t>8</w:t>
        </w:r>
      </w:fldSimple>
      <w:r w:rsidR="00E61612">
        <w:t xml:space="preserve"> </w:t>
      </w:r>
      <w:r>
        <w:t>- Bi-gram Occurrence</w:t>
      </w:r>
    </w:p>
    <w:p w14:paraId="72B9D4D4" w14:textId="77777777" w:rsidR="007E5649" w:rsidRDefault="00F92C68" w:rsidP="007E5649">
      <w:pPr>
        <w:keepNext/>
        <w:jc w:val="center"/>
      </w:pPr>
      <w:r w:rsidRPr="00F92C68">
        <w:drawing>
          <wp:inline distT="0" distB="0" distL="0" distR="0" wp14:anchorId="77800B8A" wp14:editId="3B4CAAC7">
            <wp:extent cx="4660900" cy="2330450"/>
            <wp:effectExtent l="0" t="0" r="6350" b="0"/>
            <wp:docPr id="9218" name="Picture 2" descr="Chart, waterfall chart&#10;&#10;Description automatically generated">
              <a:extLst xmlns:a="http://schemas.openxmlformats.org/drawingml/2006/main">
                <a:ext uri="{FF2B5EF4-FFF2-40B4-BE49-F238E27FC236}">
                  <a16:creationId xmlns:a16="http://schemas.microsoft.com/office/drawing/2014/main" id="{04BA784C-E3C8-AAC1-8F47-83B3CAB930E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8" name="Picture 2" descr="Chart, waterfall chart&#10;&#10;Description automatically generated">
                      <a:extLst>
                        <a:ext uri="{FF2B5EF4-FFF2-40B4-BE49-F238E27FC236}">
                          <a16:creationId xmlns:a16="http://schemas.microsoft.com/office/drawing/2014/main" id="{04BA784C-E3C8-AAC1-8F47-83B3CAB930EA}"/>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660900" cy="2330450"/>
                    </a:xfrm>
                    <a:prstGeom prst="rect">
                      <a:avLst/>
                    </a:prstGeom>
                    <a:noFill/>
                  </pic:spPr>
                </pic:pic>
              </a:graphicData>
            </a:graphic>
          </wp:inline>
        </w:drawing>
      </w:r>
    </w:p>
    <w:p w14:paraId="29B98658" w14:textId="4F9D69C7" w:rsidR="00F92C68" w:rsidRDefault="007E5649" w:rsidP="007E5649">
      <w:pPr>
        <w:pStyle w:val="Caption"/>
        <w:jc w:val="center"/>
      </w:pPr>
      <w:r>
        <w:t xml:space="preserve">Figure </w:t>
      </w:r>
      <w:fldSimple w:instr=" SEQ Figure \* ARABIC ">
        <w:r w:rsidR="00AE0C5B">
          <w:rPr>
            <w:noProof/>
          </w:rPr>
          <w:t>9</w:t>
        </w:r>
      </w:fldSimple>
      <w:r w:rsidR="00E61612">
        <w:t xml:space="preserve"> </w:t>
      </w:r>
      <w:r>
        <w:t>- Tri-gram Occurrence</w:t>
      </w:r>
    </w:p>
    <w:p w14:paraId="30D7FD5E" w14:textId="691FDE61" w:rsidR="005219EB" w:rsidRDefault="005219EB" w:rsidP="005219EB"/>
    <w:p w14:paraId="3C997CA6" w14:textId="7F68C5DA" w:rsidR="005219EB" w:rsidRPr="00905F23" w:rsidRDefault="005219EB" w:rsidP="005219EB">
      <w:r>
        <w:lastRenderedPageBreak/>
        <w:t xml:space="preserve">As expected, because this dataset was taken between and shortly after the 2016 election, the most common topics </w:t>
      </w:r>
      <w:r>
        <w:t xml:space="preserve">are all political related. With Donald Trump </w:t>
      </w:r>
      <w:r w:rsidR="00814F05">
        <w:t xml:space="preserve">dominating the majority of the news cycle, followed closely by White house, Barack Obama and Hillary Clinton related topics. </w:t>
      </w:r>
      <w:r w:rsidR="001D4B0D">
        <w:t>In the tri-gram</w:t>
      </w:r>
      <w:r w:rsidR="00814F05">
        <w:t xml:space="preserve"> chart we can </w:t>
      </w:r>
      <w:r w:rsidR="001D4B0D">
        <w:t xml:space="preserve">start to see some the </w:t>
      </w:r>
      <w:r w:rsidR="006D3353">
        <w:t>data</w:t>
      </w:r>
      <w:r w:rsidR="001D4B0D">
        <w:t xml:space="preserve"> sources</w:t>
      </w:r>
      <w:r w:rsidR="00FF05C2">
        <w:t>,</w:t>
      </w:r>
      <w:r w:rsidR="006D3353">
        <w:t xml:space="preserve"> </w:t>
      </w:r>
      <w:r w:rsidR="00FF05C2">
        <w:t>T</w:t>
      </w:r>
      <w:r w:rsidR="006D3353">
        <w:t xml:space="preserve">witter and </w:t>
      </w:r>
      <w:r w:rsidR="00FF05C2">
        <w:t>Reuters</w:t>
      </w:r>
      <w:r w:rsidR="006D3353">
        <w:t xml:space="preserve">. </w:t>
      </w:r>
    </w:p>
    <w:p w14:paraId="06A32A46" w14:textId="6A63DE79" w:rsidR="005219EB" w:rsidRDefault="00BE619E" w:rsidP="00BE619E">
      <w:pPr>
        <w:pStyle w:val="Heading3"/>
      </w:pPr>
      <w:r>
        <w:t>WordCloud</w:t>
      </w:r>
      <w:r w:rsidR="00614406">
        <w:t>s</w:t>
      </w:r>
    </w:p>
    <w:p w14:paraId="63B96AF1" w14:textId="02CC6B43" w:rsidR="006F0D25" w:rsidRDefault="00BE619E" w:rsidP="00BE619E">
      <w:r>
        <w:t>A common graphic that is generated for NLP</w:t>
      </w:r>
      <w:r w:rsidR="009F7960">
        <w:t xml:space="preserve"> studies</w:t>
      </w:r>
      <w:r>
        <w:t xml:space="preserve"> are wordclouds. The size of the text reflects </w:t>
      </w:r>
      <w:r w:rsidR="006F0D25">
        <w:t>occurrence of a word.</w:t>
      </w:r>
      <w:r w:rsidR="008327D6">
        <w:t xml:space="preserve"> </w:t>
      </w:r>
    </w:p>
    <w:p w14:paraId="3AAACF30" w14:textId="77777777" w:rsidR="006F0D25" w:rsidRDefault="006F0D25" w:rsidP="006F0D25">
      <w:pPr>
        <w:keepNext/>
        <w:jc w:val="center"/>
      </w:pPr>
      <w:r w:rsidRPr="006F0D25">
        <w:drawing>
          <wp:inline distT="0" distB="0" distL="0" distR="0" wp14:anchorId="72BA75D5" wp14:editId="561D52B7">
            <wp:extent cx="3394364" cy="2333625"/>
            <wp:effectExtent l="0" t="0" r="0" b="0"/>
            <wp:docPr id="10242" name="Picture 2" descr="Text&#10;&#10;Description automatically generated">
              <a:extLst xmlns:a="http://schemas.openxmlformats.org/drawingml/2006/main">
                <a:ext uri="{FF2B5EF4-FFF2-40B4-BE49-F238E27FC236}">
                  <a16:creationId xmlns:a16="http://schemas.microsoft.com/office/drawing/2014/main" id="{CEF12C9F-7664-D222-663B-FE1338E35F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2" name="Picture 2" descr="Text&#10;&#10;Description automatically generated">
                      <a:extLst>
                        <a:ext uri="{FF2B5EF4-FFF2-40B4-BE49-F238E27FC236}">
                          <a16:creationId xmlns:a16="http://schemas.microsoft.com/office/drawing/2014/main" id="{CEF12C9F-7664-D222-663B-FE1338E35FFF}"/>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399095" cy="2336878"/>
                    </a:xfrm>
                    <a:prstGeom prst="rect">
                      <a:avLst/>
                    </a:prstGeom>
                    <a:noFill/>
                  </pic:spPr>
                </pic:pic>
              </a:graphicData>
            </a:graphic>
          </wp:inline>
        </w:drawing>
      </w:r>
    </w:p>
    <w:p w14:paraId="2EE37D16" w14:textId="2045234B" w:rsidR="00BE619E" w:rsidRDefault="006F0D25" w:rsidP="006F0D25">
      <w:pPr>
        <w:pStyle w:val="Caption"/>
        <w:jc w:val="center"/>
      </w:pPr>
      <w:r>
        <w:t xml:space="preserve">Figure </w:t>
      </w:r>
      <w:fldSimple w:instr=" SEQ Figure \* ARABIC ">
        <w:r w:rsidR="00AE0C5B">
          <w:rPr>
            <w:noProof/>
          </w:rPr>
          <w:t>10</w:t>
        </w:r>
      </w:fldSimple>
      <w:r>
        <w:t xml:space="preserve"> - Fake News WordCloud</w:t>
      </w:r>
    </w:p>
    <w:p w14:paraId="03D013BA" w14:textId="77777777" w:rsidR="003D08B2" w:rsidRDefault="003D08B2" w:rsidP="003D08B2">
      <w:pPr>
        <w:keepNext/>
        <w:jc w:val="center"/>
      </w:pPr>
      <w:r w:rsidRPr="003D08B2">
        <w:drawing>
          <wp:inline distT="0" distB="0" distL="0" distR="0" wp14:anchorId="3FEC9C19" wp14:editId="77620DA8">
            <wp:extent cx="3458903" cy="2377996"/>
            <wp:effectExtent l="0" t="0" r="8255" b="3810"/>
            <wp:docPr id="11266" name="Picture 2" descr="Text&#10;&#10;Description automatically generated">
              <a:extLst xmlns:a="http://schemas.openxmlformats.org/drawingml/2006/main">
                <a:ext uri="{FF2B5EF4-FFF2-40B4-BE49-F238E27FC236}">
                  <a16:creationId xmlns:a16="http://schemas.microsoft.com/office/drawing/2014/main" id="{80615D07-795F-A443-E103-3B6DA467F09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6" name="Picture 2" descr="Text&#10;&#10;Description automatically generated">
                      <a:extLst>
                        <a:ext uri="{FF2B5EF4-FFF2-40B4-BE49-F238E27FC236}">
                          <a16:creationId xmlns:a16="http://schemas.microsoft.com/office/drawing/2014/main" id="{80615D07-795F-A443-E103-3B6DA467F095}"/>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469084" cy="2384996"/>
                    </a:xfrm>
                    <a:prstGeom prst="rect">
                      <a:avLst/>
                    </a:prstGeom>
                    <a:noFill/>
                  </pic:spPr>
                </pic:pic>
              </a:graphicData>
            </a:graphic>
          </wp:inline>
        </w:drawing>
      </w:r>
    </w:p>
    <w:p w14:paraId="759D9BE9" w14:textId="2B7410C8" w:rsidR="006F0D25" w:rsidRDefault="003D08B2" w:rsidP="003D08B2">
      <w:pPr>
        <w:pStyle w:val="Caption"/>
        <w:jc w:val="center"/>
      </w:pPr>
      <w:r>
        <w:t xml:space="preserve">Figure </w:t>
      </w:r>
      <w:fldSimple w:instr=" SEQ Figure \* ARABIC ">
        <w:r w:rsidR="00AE0C5B">
          <w:rPr>
            <w:noProof/>
          </w:rPr>
          <w:t>11</w:t>
        </w:r>
      </w:fldSimple>
      <w:r>
        <w:t xml:space="preserve"> - True News WordCloud</w:t>
      </w:r>
    </w:p>
    <w:p w14:paraId="202B3289" w14:textId="4D2178E8" w:rsidR="00747A48" w:rsidRDefault="00747A48" w:rsidP="002F2707">
      <w:pPr>
        <w:pStyle w:val="Heading2"/>
      </w:pPr>
      <w:r>
        <w:t>Building the Model</w:t>
      </w:r>
    </w:p>
    <w:p w14:paraId="59CAF3C5" w14:textId="647F3086" w:rsidR="00747A48" w:rsidRDefault="00534D58" w:rsidP="00747A48">
      <w:r>
        <w:t xml:space="preserve">To approach this problem, we decided to build an LSTM. </w:t>
      </w:r>
      <w:r w:rsidR="00747A48">
        <w:t>An LSTM is a type of recurrent neural network (RNN) that is capable of learning and remembering over long periods of time. This makes it well-suited for NLP tasks that require the model to remember and use past information in order to make predictions or decisions.</w:t>
      </w:r>
    </w:p>
    <w:p w14:paraId="182836CC" w14:textId="04064AE8" w:rsidR="00747A48" w:rsidRDefault="00747A48" w:rsidP="00534D58">
      <w:r>
        <w:lastRenderedPageBreak/>
        <w:t>LSTMs work by incorporating memory cells, which are able to store and access information over extended periods of time. These cells are connected to input, output, and forget gates, which control the flow of information into and out of the cell. The gates can be trained to learn what information to remember and what to forget, allowing the LSTM to focus on the most relevant information and avoid being overwhelmed by irrelevant details</w:t>
      </w:r>
      <w:r w:rsidR="008D2E79">
        <w:fldChar w:fldCharType="begin"/>
      </w:r>
      <w:r w:rsidR="007F552D">
        <w:instrText xml:space="preserve"> ADDIN ZOTERO_ITEM CSL_CITATION {"citationID":"sTododvs","properties":{"formattedCitation":"[5]","plainCitation":"[5]","noteIndex":0},"citationItems":[{"id":5,"uris":["http://zotero.org/users/local/ypbLoGOV/items/5T8LATGL"],"itemData":{"id":5,"type":"post-weblog","abstract":"Long Short-Term Memory Networks With Python Develop Deep Learning Models for your Sequence Prediction Problems Sequence Prediction is…important, overlooked, and HARD Sequence prediction is different to other types of supervised learning problems. The sequence imposes an order on the observations that must be preserved when training models and making predictions. There are 4 main types of […]","container-title":"MachineLearningMastery.com","language":"en-US","title":"Long Short-Term Memory Networks With Python","URL":"https://machinelearningmastery.com/lstms-with-python/","accessed":{"date-parts":[["2022",12,11]]}}}],"schema":"https://github.com/citation-style-language/schema/raw/master/csl-citation.json"} </w:instrText>
      </w:r>
      <w:r w:rsidR="008D2E79">
        <w:fldChar w:fldCharType="separate"/>
      </w:r>
      <w:r w:rsidR="007F552D" w:rsidRPr="007F552D">
        <w:rPr>
          <w:rFonts w:ascii="Calibri" w:hAnsi="Calibri" w:cs="Calibri"/>
        </w:rPr>
        <w:t>[5]</w:t>
      </w:r>
      <w:r w:rsidR="008D2E79">
        <w:fldChar w:fldCharType="end"/>
      </w:r>
      <w:r>
        <w:t xml:space="preserve">. And </w:t>
      </w:r>
      <w:r w:rsidR="002F41A9">
        <w:t>thus,</w:t>
      </w:r>
      <w:r>
        <w:t xml:space="preserve"> it can avoid the vanishing gradient problem which was a primary problem is RNNs. </w:t>
      </w:r>
    </w:p>
    <w:p w14:paraId="64DAE5D2" w14:textId="28DFF2A2" w:rsidR="002F41A9" w:rsidRDefault="002F41A9" w:rsidP="00534D58">
      <w:r>
        <w:t>To build the embedding vector</w:t>
      </w:r>
      <w:r w:rsidR="00502092">
        <w:t xml:space="preserve">, which will help the model focus on relevant information, we used the </w:t>
      </w:r>
      <w:r w:rsidR="00103739">
        <w:t>W</w:t>
      </w:r>
      <w:r w:rsidR="00502092">
        <w:t xml:space="preserve">ord2Vec library. This is a </w:t>
      </w:r>
      <w:r w:rsidR="006E2074">
        <w:t xml:space="preserve">technique which builds a vocabulary vector of associated words using an existing neural network model. </w:t>
      </w:r>
      <w:r w:rsidR="00D76A93">
        <w:t xml:space="preserve">It uses a consume similarity function to </w:t>
      </w:r>
      <w:r w:rsidR="00C17129">
        <w:t>indicated semantically similar words</w:t>
      </w:r>
      <w:r w:rsidR="00C141C0">
        <w:fldChar w:fldCharType="begin"/>
      </w:r>
      <w:r w:rsidR="007F552D">
        <w:instrText xml:space="preserve"> ADDIN ZOTERO_ITEM CSL_CITATION {"citationID":"RpKHjfs9","properties":{"formattedCitation":"[6]","plainCitation":"[6]","noteIndex":0},"citationItems":[{"id":24,"uris":["http://zotero.org/users/local/ypbLoGOV/items/Y7H9MQQ4"],"itemData":{"id":24,"type":"webpage","abstract":"Projection of word relationships in higher dimensions for language processing.","container-title":"Pathmind","language":"en","title":"A Beginner's Guide to Word2Vec and Neural Word Embeddings","URL":"http://wiki.pathmind.com/word2vec","accessed":{"date-parts":[["2022",12,11]]}}}],"schema":"https://github.com/citation-style-language/schema/raw/master/csl-citation.json"} </w:instrText>
      </w:r>
      <w:r w:rsidR="00C141C0">
        <w:fldChar w:fldCharType="separate"/>
      </w:r>
      <w:r w:rsidR="007F552D" w:rsidRPr="007F552D">
        <w:rPr>
          <w:rFonts w:ascii="Calibri" w:hAnsi="Calibri" w:cs="Calibri"/>
        </w:rPr>
        <w:t>[6]</w:t>
      </w:r>
      <w:r w:rsidR="00C141C0">
        <w:fldChar w:fldCharType="end"/>
      </w:r>
      <w:r w:rsidR="00C17129">
        <w:t xml:space="preserve">. </w:t>
      </w:r>
      <w:r w:rsidR="006A3E74">
        <w:t xml:space="preserve">Because </w:t>
      </w:r>
      <w:r w:rsidR="00DF2FDC">
        <w:t>most of our articles have less than 1000 words, we will limit our text to 1000 words each. Then we tokenize the words and use them to build a</w:t>
      </w:r>
      <w:r w:rsidR="00103739">
        <w:t xml:space="preserve"> vocabulary list which has the word associations given by Word2Vec. An example output </w:t>
      </w:r>
      <w:r w:rsidR="00557030">
        <w:t>from this list would be:</w:t>
      </w:r>
    </w:p>
    <w:p w14:paraId="3A9E49DA" w14:textId="77777777" w:rsidR="00722B29" w:rsidRDefault="00557030" w:rsidP="00722B29">
      <w:pPr>
        <w:keepNext/>
        <w:jc w:val="center"/>
      </w:pPr>
      <w:r w:rsidRPr="00557030">
        <w:drawing>
          <wp:inline distT="0" distB="0" distL="0" distR="0" wp14:anchorId="316BD7DC" wp14:editId="44138683">
            <wp:extent cx="2854285" cy="2204014"/>
            <wp:effectExtent l="0" t="0" r="3810" b="6350"/>
            <wp:docPr id="2" name="Picture 8" descr="Text&#10;&#10;Description automatically generated">
              <a:extLst xmlns:a="http://schemas.openxmlformats.org/drawingml/2006/main">
                <a:ext uri="{FF2B5EF4-FFF2-40B4-BE49-F238E27FC236}">
                  <a16:creationId xmlns:a16="http://schemas.microsoft.com/office/drawing/2014/main" id="{B77454BF-C101-6620-07FE-826C6A32778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8" descr="Text&#10;&#10;Description automatically generated">
                      <a:extLst>
                        <a:ext uri="{FF2B5EF4-FFF2-40B4-BE49-F238E27FC236}">
                          <a16:creationId xmlns:a16="http://schemas.microsoft.com/office/drawing/2014/main" id="{B77454BF-C101-6620-07FE-826C6A327787}"/>
                        </a:ext>
                      </a:extLst>
                    </pic:cNvPr>
                    <pic:cNvPicPr>
                      <a:picLocks noChangeAspect="1"/>
                    </pic:cNvPicPr>
                  </pic:nvPicPr>
                  <pic:blipFill>
                    <a:blip r:embed="rId19"/>
                    <a:stretch>
                      <a:fillRect/>
                    </a:stretch>
                  </pic:blipFill>
                  <pic:spPr>
                    <a:xfrm>
                      <a:off x="0" y="0"/>
                      <a:ext cx="2858645" cy="2207381"/>
                    </a:xfrm>
                    <a:prstGeom prst="rect">
                      <a:avLst/>
                    </a:prstGeom>
                  </pic:spPr>
                </pic:pic>
              </a:graphicData>
            </a:graphic>
          </wp:inline>
        </w:drawing>
      </w:r>
    </w:p>
    <w:p w14:paraId="37DA310D" w14:textId="3D864612" w:rsidR="00557030" w:rsidRDefault="00722B29" w:rsidP="00722B29">
      <w:pPr>
        <w:pStyle w:val="Caption"/>
        <w:jc w:val="center"/>
      </w:pPr>
      <w:r>
        <w:t xml:space="preserve">Figure </w:t>
      </w:r>
      <w:fldSimple w:instr=" SEQ Figure \* ARABIC ">
        <w:r w:rsidR="00AE0C5B">
          <w:rPr>
            <w:noProof/>
          </w:rPr>
          <w:t>12</w:t>
        </w:r>
      </w:fldSimple>
      <w:r>
        <w:t xml:space="preserve"> - Word2Vec output example "russia"</w:t>
      </w:r>
    </w:p>
    <w:p w14:paraId="1B7C9ED6" w14:textId="1E5EE77A" w:rsidR="00501340" w:rsidRDefault="00044B71" w:rsidP="00722B29">
      <w:r>
        <w:t xml:space="preserve">Now that we </w:t>
      </w:r>
      <w:r w:rsidR="00E754B7">
        <w:t>have made our entry size uniform and</w:t>
      </w:r>
      <w:r>
        <w:t xml:space="preserve"> </w:t>
      </w:r>
      <w:r w:rsidR="00E754B7">
        <w:t xml:space="preserve">created </w:t>
      </w:r>
      <w:r>
        <w:t>the embedding vector</w:t>
      </w:r>
      <w:r w:rsidR="00944533">
        <w:t xml:space="preserve"> we can now make </w:t>
      </w:r>
      <w:r w:rsidR="00D12AEB">
        <w:t xml:space="preserve">and train </w:t>
      </w:r>
      <w:r w:rsidR="00944533">
        <w:t xml:space="preserve">the model. </w:t>
      </w:r>
      <w:r w:rsidR="000006B6">
        <w:t>For this model we choose to make it 128 node</w:t>
      </w:r>
      <w:r w:rsidR="00D12AEB">
        <w:t xml:space="preserve">s and used 75% of the data </w:t>
      </w:r>
      <w:r w:rsidR="00622108">
        <w:t>for</w:t>
      </w:r>
      <w:r w:rsidR="00D12AEB">
        <w:t xml:space="preserve"> train</w:t>
      </w:r>
      <w:r w:rsidR="00622108">
        <w:t>ing and validat</w:t>
      </w:r>
      <w:r w:rsidR="004D0F8B">
        <w:t xml:space="preserve">ion </w:t>
      </w:r>
      <w:r w:rsidR="00D12AEB">
        <w:t xml:space="preserve">it. </w:t>
      </w:r>
    </w:p>
    <w:p w14:paraId="73700278" w14:textId="77777777" w:rsidR="00501340" w:rsidRDefault="00501340" w:rsidP="00501340">
      <w:pPr>
        <w:keepNext/>
        <w:jc w:val="center"/>
      </w:pPr>
      <w:r w:rsidRPr="00501340">
        <w:drawing>
          <wp:inline distT="0" distB="0" distL="0" distR="0" wp14:anchorId="02E3B2B6" wp14:editId="1A10FC9F">
            <wp:extent cx="3020160" cy="1888166"/>
            <wp:effectExtent l="0" t="0" r="8890" b="0"/>
            <wp:docPr id="107" name="Picture 106" descr="A screenshot of a computer&#10;&#10;Description automatically generated with medium confidence">
              <a:extLst xmlns:a="http://schemas.openxmlformats.org/drawingml/2006/main">
                <a:ext uri="{FF2B5EF4-FFF2-40B4-BE49-F238E27FC236}">
                  <a16:creationId xmlns:a16="http://schemas.microsoft.com/office/drawing/2014/main" id="{06413AFA-0D57-11B3-9E4D-1DC00A8180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6" descr="A screenshot of a computer&#10;&#10;Description automatically generated with medium confidence">
                      <a:extLst>
                        <a:ext uri="{FF2B5EF4-FFF2-40B4-BE49-F238E27FC236}">
                          <a16:creationId xmlns:a16="http://schemas.microsoft.com/office/drawing/2014/main" id="{06413AFA-0D57-11B3-9E4D-1DC00A818029}"/>
                        </a:ext>
                      </a:extLst>
                    </pic:cNvPr>
                    <pic:cNvPicPr>
                      <a:picLocks noChangeAspect="1"/>
                    </pic:cNvPicPr>
                  </pic:nvPicPr>
                  <pic:blipFill>
                    <a:blip r:embed="rId20"/>
                    <a:stretch>
                      <a:fillRect/>
                    </a:stretch>
                  </pic:blipFill>
                  <pic:spPr>
                    <a:xfrm>
                      <a:off x="0" y="0"/>
                      <a:ext cx="3029285" cy="1893871"/>
                    </a:xfrm>
                    <a:prstGeom prst="rect">
                      <a:avLst/>
                    </a:prstGeom>
                  </pic:spPr>
                </pic:pic>
              </a:graphicData>
            </a:graphic>
          </wp:inline>
        </w:drawing>
      </w:r>
    </w:p>
    <w:p w14:paraId="2B1BA144" w14:textId="2E0D25E4" w:rsidR="00501340" w:rsidRDefault="00501340" w:rsidP="00501340">
      <w:pPr>
        <w:pStyle w:val="Caption"/>
        <w:jc w:val="center"/>
      </w:pPr>
      <w:r>
        <w:t xml:space="preserve">Figure </w:t>
      </w:r>
      <w:fldSimple w:instr=" SEQ Figure \* ARABIC ">
        <w:r w:rsidR="00AE0C5B">
          <w:rPr>
            <w:noProof/>
          </w:rPr>
          <w:t>13</w:t>
        </w:r>
      </w:fldSimple>
      <w:r>
        <w:t xml:space="preserve"> - Model Summary</w:t>
      </w:r>
    </w:p>
    <w:p w14:paraId="6D3EE95C" w14:textId="4F561DAA" w:rsidR="00DC7C98" w:rsidRDefault="0022575D" w:rsidP="00DC7C98">
      <w:r>
        <w:lastRenderedPageBreak/>
        <w:t>Once the model was trained</w:t>
      </w:r>
      <w:r w:rsidR="00B93C7C">
        <w:t xml:space="preserve"> using .7 of the training and validation set( 52.5% of the overall data )</w:t>
      </w:r>
      <w:r>
        <w:t>, it used .3</w:t>
      </w:r>
      <w:r w:rsidR="00B93C7C">
        <w:t xml:space="preserve"> of  </w:t>
      </w:r>
      <w:r w:rsidR="00B93C7C">
        <w:t>training and validation set</w:t>
      </w:r>
      <w:r w:rsidR="00B93C7C">
        <w:t xml:space="preserve"> (22.5</w:t>
      </w:r>
      <w:r w:rsidR="00E152FA">
        <w:t xml:space="preserve">% of the overall data) to check to see how the model training did. </w:t>
      </w:r>
      <w:r w:rsidR="00AD7460">
        <w:t xml:space="preserve"> Once the training and validation test was complete</w:t>
      </w:r>
      <w:r w:rsidR="00DF7072">
        <w:t xml:space="preserve">, we used the 25% we kept aside to see how accurate we made our model. </w:t>
      </w:r>
      <w:r w:rsidR="00A1530D">
        <w:t xml:space="preserve"> Below is a summary of the results</w:t>
      </w:r>
    </w:p>
    <w:tbl>
      <w:tblPr>
        <w:tblStyle w:val="TableGrid"/>
        <w:tblW w:w="0" w:type="auto"/>
        <w:jc w:val="center"/>
        <w:tblLook w:val="04A0" w:firstRow="1" w:lastRow="0" w:firstColumn="1" w:lastColumn="0" w:noHBand="0" w:noVBand="1"/>
      </w:tblPr>
      <w:tblGrid>
        <w:gridCol w:w="1574"/>
        <w:gridCol w:w="1153"/>
        <w:gridCol w:w="1020"/>
      </w:tblGrid>
      <w:tr w:rsidR="0084076F" w14:paraId="6ACE70A0" w14:textId="77777777" w:rsidTr="0084076F">
        <w:trPr>
          <w:jc w:val="center"/>
        </w:trPr>
        <w:tc>
          <w:tcPr>
            <w:tcW w:w="0" w:type="auto"/>
          </w:tcPr>
          <w:p w14:paraId="6C8392AB" w14:textId="77777777" w:rsidR="0084076F" w:rsidRDefault="0084076F" w:rsidP="00DC7C98"/>
        </w:tc>
        <w:tc>
          <w:tcPr>
            <w:tcW w:w="0" w:type="auto"/>
          </w:tcPr>
          <w:p w14:paraId="0E9E8C48" w14:textId="3023D433" w:rsidR="0084076F" w:rsidRDefault="0084076F" w:rsidP="00DC7C98">
            <w:r>
              <w:t>Loss Value</w:t>
            </w:r>
          </w:p>
        </w:tc>
        <w:tc>
          <w:tcPr>
            <w:tcW w:w="0" w:type="auto"/>
          </w:tcPr>
          <w:p w14:paraId="737857D5" w14:textId="5FAF24D9" w:rsidR="0084076F" w:rsidRDefault="0084076F" w:rsidP="00DC7C98">
            <w:r>
              <w:t>Accuracy</w:t>
            </w:r>
          </w:p>
        </w:tc>
      </w:tr>
      <w:tr w:rsidR="000166DD" w14:paraId="7C03893C" w14:textId="77777777" w:rsidTr="0084076F">
        <w:trPr>
          <w:jc w:val="center"/>
        </w:trPr>
        <w:tc>
          <w:tcPr>
            <w:tcW w:w="0" w:type="auto"/>
          </w:tcPr>
          <w:p w14:paraId="0E1DD640" w14:textId="72B06AD5" w:rsidR="000166DD" w:rsidRDefault="000166DD" w:rsidP="00DC7C98">
            <w:r>
              <w:t>Training data</w:t>
            </w:r>
          </w:p>
        </w:tc>
        <w:tc>
          <w:tcPr>
            <w:tcW w:w="0" w:type="auto"/>
          </w:tcPr>
          <w:p w14:paraId="29B0FEE9" w14:textId="30C0043D" w:rsidR="000166DD" w:rsidRDefault="0084076F" w:rsidP="00DC7C98">
            <w:r>
              <w:t>.0948</w:t>
            </w:r>
          </w:p>
        </w:tc>
        <w:tc>
          <w:tcPr>
            <w:tcW w:w="0" w:type="auto"/>
          </w:tcPr>
          <w:p w14:paraId="06300A30" w14:textId="15A2FD05" w:rsidR="000166DD" w:rsidRDefault="0084076F" w:rsidP="00DC7C98">
            <w:r>
              <w:t>.9693</w:t>
            </w:r>
          </w:p>
        </w:tc>
      </w:tr>
      <w:tr w:rsidR="000166DD" w14:paraId="487E1811" w14:textId="77777777" w:rsidTr="0084076F">
        <w:trPr>
          <w:jc w:val="center"/>
        </w:trPr>
        <w:tc>
          <w:tcPr>
            <w:tcW w:w="0" w:type="auto"/>
          </w:tcPr>
          <w:p w14:paraId="2EB4ACAC" w14:textId="31D69D35" w:rsidR="000166DD" w:rsidRDefault="000166DD" w:rsidP="00DC7C98">
            <w:r>
              <w:t>Validation data</w:t>
            </w:r>
          </w:p>
        </w:tc>
        <w:tc>
          <w:tcPr>
            <w:tcW w:w="0" w:type="auto"/>
          </w:tcPr>
          <w:p w14:paraId="64510F49" w14:textId="0B3A3B5F" w:rsidR="000166DD" w:rsidRDefault="0084076F" w:rsidP="00DC7C98">
            <w:r>
              <w:t>.0284</w:t>
            </w:r>
          </w:p>
        </w:tc>
        <w:tc>
          <w:tcPr>
            <w:tcW w:w="0" w:type="auto"/>
          </w:tcPr>
          <w:p w14:paraId="14C44454" w14:textId="56CA0CEF" w:rsidR="000166DD" w:rsidRDefault="0084076F" w:rsidP="00DC7C98">
            <w:r>
              <w:t>.9926</w:t>
            </w:r>
          </w:p>
        </w:tc>
      </w:tr>
      <w:tr w:rsidR="000166DD" w14:paraId="11C6A17B" w14:textId="77777777" w:rsidTr="0084076F">
        <w:trPr>
          <w:jc w:val="center"/>
        </w:trPr>
        <w:tc>
          <w:tcPr>
            <w:tcW w:w="0" w:type="auto"/>
          </w:tcPr>
          <w:p w14:paraId="286E1DF1" w14:textId="02A8C09F" w:rsidR="000166DD" w:rsidRDefault="0084076F" w:rsidP="00DC7C98">
            <w:r>
              <w:t>Test Data</w:t>
            </w:r>
          </w:p>
        </w:tc>
        <w:tc>
          <w:tcPr>
            <w:tcW w:w="0" w:type="auto"/>
          </w:tcPr>
          <w:p w14:paraId="237F7142" w14:textId="508C3FBF" w:rsidR="000166DD" w:rsidRDefault="0084076F" w:rsidP="00DC7C98">
            <w:r>
              <w:t>-</w:t>
            </w:r>
          </w:p>
        </w:tc>
        <w:tc>
          <w:tcPr>
            <w:tcW w:w="0" w:type="auto"/>
          </w:tcPr>
          <w:p w14:paraId="6B28A81F" w14:textId="4B4F0589" w:rsidR="000166DD" w:rsidRDefault="0084076F" w:rsidP="00AE0C5B">
            <w:pPr>
              <w:keepNext/>
            </w:pPr>
            <w:r>
              <w:t>.9926</w:t>
            </w:r>
          </w:p>
        </w:tc>
      </w:tr>
    </w:tbl>
    <w:p w14:paraId="35BCE01F" w14:textId="0AFA72C2" w:rsidR="00A1530D" w:rsidRDefault="00AE0C5B" w:rsidP="00AE0C5B">
      <w:pPr>
        <w:pStyle w:val="Caption"/>
        <w:jc w:val="center"/>
      </w:pPr>
      <w:r>
        <w:t xml:space="preserve">Figure </w:t>
      </w:r>
      <w:fldSimple w:instr=" SEQ Figure \* ARABIC ">
        <w:r>
          <w:rPr>
            <w:noProof/>
          </w:rPr>
          <w:t>14</w:t>
        </w:r>
      </w:fldSimple>
      <w:r>
        <w:t xml:space="preserve"> - Results from model training and testing</w:t>
      </w:r>
    </w:p>
    <w:p w14:paraId="45113592" w14:textId="50420EFE" w:rsidR="001F4533" w:rsidRPr="001F4533" w:rsidRDefault="001F4533" w:rsidP="001F4533">
      <w:r>
        <w:t>Because the building of this model is highly dependent on the dataset, we decided to try it on a different dataset which was supposably from the same time period, though no date information was given.</w:t>
      </w:r>
      <w:r w:rsidR="007C0AE6">
        <w:t xml:space="preserve"> This dataset was from a Kaggle competition to build a model to detect fake news</w:t>
      </w:r>
      <w:r w:rsidR="007F552D">
        <w:fldChar w:fldCharType="begin"/>
      </w:r>
      <w:r w:rsidR="007F552D">
        <w:instrText xml:space="preserve"> ADDIN ZOTERO_ITEM CSL_CITATION {"citationID":"O1LdvOdx","properties":{"formattedCitation":"[7]","plainCitation":"[7]","noteIndex":0},"citationItems":[{"id":26,"uris":["http://zotero.org/users/local/ypbLoGOV/items/B6V3J6KP"],"itemData":{"id":26,"type":"webpage","abstract":"Build a system to identify unreliable news articles","language":"en","title":"Fake News","URL":"https://kaggle.com/competitions/fake-news","accessed":{"date-parts":[["2022",12,11]]}}}],"schema":"https://github.com/citation-style-language/schema/raw/master/csl-citation.json"} </w:instrText>
      </w:r>
      <w:r w:rsidR="007F552D">
        <w:fldChar w:fldCharType="separate"/>
      </w:r>
      <w:r w:rsidR="007F552D" w:rsidRPr="007F552D">
        <w:rPr>
          <w:rFonts w:ascii="Calibri" w:hAnsi="Calibri" w:cs="Calibri"/>
        </w:rPr>
        <w:t>[7]</w:t>
      </w:r>
      <w:r w:rsidR="007F552D">
        <w:fldChar w:fldCharType="end"/>
      </w:r>
      <w:r w:rsidR="007C0AE6">
        <w:t xml:space="preserve">. </w:t>
      </w:r>
      <w:r w:rsidR="00DD60B6">
        <w:t xml:space="preserve"> This data had to be reformatted to match how our model was trained, but we were able reuse the cleaning functions once it was </w:t>
      </w:r>
      <w:r w:rsidR="00E34542">
        <w:t>reformatted.</w:t>
      </w:r>
      <w:r w:rsidR="00F73093">
        <w:t xml:space="preserve"> With the new dataset we only ended up with a 73.9% accuracy score. </w:t>
      </w:r>
      <w:r w:rsidR="007E7512">
        <w:t xml:space="preserve"> The likely cause of this was that a large enough number of words fell into the bucket which we did not train on</w:t>
      </w:r>
      <w:r w:rsidR="00B60FC2">
        <w:t xml:space="preserve">, thus it was not able to know the associated semantics of the word. </w:t>
      </w:r>
    </w:p>
    <w:p w14:paraId="570FF3E5" w14:textId="075819A8" w:rsidR="00916320" w:rsidRDefault="00916320" w:rsidP="002F2707">
      <w:pPr>
        <w:pStyle w:val="Heading1"/>
      </w:pPr>
      <w:r>
        <w:t>Conclusion</w:t>
      </w:r>
      <w:r w:rsidR="003B2C5F">
        <w:t>s</w:t>
      </w:r>
    </w:p>
    <w:p w14:paraId="162E65CE" w14:textId="4C539633" w:rsidR="00A741E5" w:rsidRDefault="00457378" w:rsidP="003B2C5F">
      <w:r>
        <w:t xml:space="preserve">In this paper, we see how an LSTM can be used to build a NLP model </w:t>
      </w:r>
      <w:r w:rsidR="003833CF">
        <w:t xml:space="preserve">which can determine if a piece of text is fake or true. </w:t>
      </w:r>
      <w:r w:rsidR="004921AD">
        <w:t xml:space="preserve"> However, that model is limited to the training vocabulary and training </w:t>
      </w:r>
      <w:r w:rsidR="004921AD">
        <w:t>semantics</w:t>
      </w:r>
      <w:r w:rsidR="004921AD">
        <w:t xml:space="preserve">.  We saw that when using a subset of our training data to evaluate our model we ended with a very high </w:t>
      </w:r>
      <w:r w:rsidR="003362A8">
        <w:t xml:space="preserve">rate of accuracy. However, if we used a dataset which we didn’t train on and likely had different words and semantics our accuracy rate dropped significantly. </w:t>
      </w:r>
      <w:r w:rsidR="00800FC9">
        <w:t xml:space="preserve">73.9% is still much better than randomly guessing, but it still is not enough to be able </w:t>
      </w:r>
      <w:r w:rsidR="00C85650">
        <w:t>to reliably use this model for practical purposes</w:t>
      </w:r>
      <w:r w:rsidR="00800FC9">
        <w:t xml:space="preserve">. </w:t>
      </w:r>
      <w:r w:rsidR="00A741E5">
        <w:t xml:space="preserve"> </w:t>
      </w:r>
    </w:p>
    <w:p w14:paraId="1108B166" w14:textId="3933418B" w:rsidR="004A2394" w:rsidRDefault="009E1BDF" w:rsidP="003B2C5F">
      <w:r>
        <w:t xml:space="preserve">The data itself had several key properties. Frist, Donald Trump </w:t>
      </w:r>
      <w:r w:rsidR="00CC12BA">
        <w:t>dominated</w:t>
      </w:r>
      <w:r>
        <w:t xml:space="preserve"> the </w:t>
      </w:r>
      <w:r w:rsidR="00CC12BA">
        <w:t>topics. This is seen in the n-gram analysis</w:t>
      </w:r>
      <w:r w:rsidR="002F7F58">
        <w:t xml:space="preserve"> in </w:t>
      </w:r>
      <w:r w:rsidR="002F7F58">
        <w:fldChar w:fldCharType="begin"/>
      </w:r>
      <w:r w:rsidR="002F7F58">
        <w:instrText xml:space="preserve"> REF _Ref121685645 \h </w:instrText>
      </w:r>
      <w:r w:rsidR="002F7F58">
        <w:fldChar w:fldCharType="separate"/>
      </w:r>
      <w:r w:rsidR="002F7F58">
        <w:t xml:space="preserve">Figure </w:t>
      </w:r>
      <w:r w:rsidR="002F7F58">
        <w:rPr>
          <w:noProof/>
        </w:rPr>
        <w:t>7</w:t>
      </w:r>
      <w:r w:rsidR="002F7F58">
        <w:fldChar w:fldCharType="end"/>
      </w:r>
      <w:r w:rsidR="00CC12BA">
        <w:t xml:space="preserve">. Fake news had much more subjectivity. This is seen in the </w:t>
      </w:r>
      <w:r w:rsidR="0038727D">
        <w:t>subjectivity plots</w:t>
      </w:r>
      <w:r w:rsidR="002F7F58">
        <w:t xml:space="preserve"> in </w:t>
      </w:r>
      <w:r w:rsidR="002F7F58">
        <w:fldChar w:fldCharType="begin"/>
      </w:r>
      <w:r w:rsidR="002F7F58">
        <w:instrText xml:space="preserve"> REF _Ref121685623 \h </w:instrText>
      </w:r>
      <w:r w:rsidR="002F7F58">
        <w:fldChar w:fldCharType="separate"/>
      </w:r>
      <w:r w:rsidR="002F7F58">
        <w:t xml:space="preserve">Figure </w:t>
      </w:r>
      <w:r w:rsidR="002F7F58">
        <w:rPr>
          <w:noProof/>
        </w:rPr>
        <w:t>5</w:t>
      </w:r>
      <w:r w:rsidR="002F7F58">
        <w:fldChar w:fldCharType="end"/>
      </w:r>
      <w:r w:rsidR="002F7F58">
        <w:t>.</w:t>
      </w:r>
    </w:p>
    <w:p w14:paraId="37842F6D" w14:textId="7087DCA1" w:rsidR="00753968" w:rsidRDefault="002D64AA" w:rsidP="003B2C5F">
      <w:r>
        <w:t xml:space="preserve">Several </w:t>
      </w:r>
      <w:r>
        <w:t xml:space="preserve">avenues could be </w:t>
      </w:r>
      <w:r>
        <w:t>explored to improve this project. First,</w:t>
      </w:r>
      <w:r w:rsidR="00BB7EBB">
        <w:t xml:space="preserve"> by training on a wide</w:t>
      </w:r>
      <w:r>
        <w:t>r</w:t>
      </w:r>
      <w:r w:rsidR="00BB7EBB">
        <w:t xml:space="preserve"> dataset to increase the vocabulary. It could also be improved by utilizing the polarity and subjectivity information.</w:t>
      </w:r>
      <w:r w:rsidR="00BB7EBB">
        <w:t xml:space="preserve"> </w:t>
      </w:r>
      <w:r>
        <w:t xml:space="preserve">Lastly, </w:t>
      </w:r>
      <w:r w:rsidR="00BB7EBB">
        <w:t xml:space="preserve">is to change the model into a bidirectional LSTM. </w:t>
      </w:r>
      <w:r w:rsidR="00753968">
        <w:t xml:space="preserve"> The source code for this project can be found at </w:t>
      </w:r>
    </w:p>
    <w:p w14:paraId="483DAAB6" w14:textId="77777777" w:rsidR="00753968" w:rsidRPr="00753968" w:rsidRDefault="00753968" w:rsidP="00753968">
      <w:hyperlink r:id="rId21" w:history="1">
        <w:r w:rsidRPr="00753968">
          <w:rPr>
            <w:rStyle w:val="Hyperlink"/>
          </w:rPr>
          <w:t>https://github.com/blasher565/dm_cs522/tree/main/final%20project/Code</w:t>
        </w:r>
      </w:hyperlink>
      <w:r w:rsidRPr="00753968">
        <w:t xml:space="preserve"> </w:t>
      </w:r>
    </w:p>
    <w:p w14:paraId="2727FD68" w14:textId="77777777" w:rsidR="00753968" w:rsidRDefault="00753968" w:rsidP="003B2C5F"/>
    <w:p w14:paraId="0AC6D1D1" w14:textId="1027E31F" w:rsidR="00C53136" w:rsidRDefault="00C53136" w:rsidP="002F2707">
      <w:pPr>
        <w:pStyle w:val="Heading1"/>
      </w:pPr>
      <w:r>
        <w:t>References</w:t>
      </w:r>
    </w:p>
    <w:p w14:paraId="6E6132C0" w14:textId="77777777" w:rsidR="007F552D" w:rsidRPr="007F552D" w:rsidRDefault="00C6398F" w:rsidP="007F552D">
      <w:pPr>
        <w:pStyle w:val="Bibliography"/>
        <w:rPr>
          <w:rFonts w:ascii="Calibri" w:hAnsi="Calibri" w:cs="Calibri"/>
          <w:szCs w:val="24"/>
        </w:rPr>
      </w:pPr>
      <w:r>
        <w:fldChar w:fldCharType="begin"/>
      </w:r>
      <w:r w:rsidR="007F552D">
        <w:instrText xml:space="preserve"> ADDIN ZOTERO_BIBL {"uncited":[["http://zotero.org/users/local/ypbLoGOV/items/77PZIYCG"],["http://zotero.org/users/local/ypbLoGOV/items/FT5LI539"],["http://zotero.org/users/local/ypbLoGOV/items/BEWXY7T8"],["http://zotero.org/users/local/ypbLoGOV/items/GXSSNA5Q"],["http://zotero.org/users/local/ypbLoGOV/items/XDQ73XLL"],["http://zotero.org/users/local/ypbLoGOV/items/ZVP84IWZ"],["http://zotero.org/users/local/ypbLoGOV/items/H7JW9ARL"]],"omitted":[],"custom":[]} CSL_BIBLIOGRAPHY </w:instrText>
      </w:r>
      <w:r>
        <w:fldChar w:fldCharType="separate"/>
      </w:r>
      <w:r w:rsidR="007F552D" w:rsidRPr="007F552D">
        <w:rPr>
          <w:rFonts w:ascii="Calibri" w:hAnsi="Calibri" w:cs="Calibri"/>
          <w:szCs w:val="24"/>
        </w:rPr>
        <w:t>[1]</w:t>
      </w:r>
      <w:r w:rsidR="007F552D" w:rsidRPr="007F552D">
        <w:rPr>
          <w:rFonts w:ascii="Calibri" w:hAnsi="Calibri" w:cs="Calibri"/>
          <w:szCs w:val="24"/>
        </w:rPr>
        <w:tab/>
        <w:t xml:space="preserve">J. Gottfried, “News Use Across Social Media Platforms 2016,” </w:t>
      </w:r>
      <w:r w:rsidR="007F552D" w:rsidRPr="007F552D">
        <w:rPr>
          <w:rFonts w:ascii="Calibri" w:hAnsi="Calibri" w:cs="Calibri"/>
          <w:i/>
          <w:iCs/>
          <w:szCs w:val="24"/>
        </w:rPr>
        <w:t>Pew Research Center’s Journalism Project</w:t>
      </w:r>
      <w:r w:rsidR="007F552D" w:rsidRPr="007F552D">
        <w:rPr>
          <w:rFonts w:ascii="Calibri" w:hAnsi="Calibri" w:cs="Calibri"/>
          <w:szCs w:val="24"/>
        </w:rPr>
        <w:t>, May 26, 2016. https://www.pewresearch.org/journalism/2016/05/26/news-use-across-social-media-platforms-2016/ (accessed Dec. 10, 2022).</w:t>
      </w:r>
    </w:p>
    <w:p w14:paraId="21E4D894"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2]</w:t>
      </w:r>
      <w:r w:rsidRPr="007F552D">
        <w:rPr>
          <w:rFonts w:ascii="Calibri" w:hAnsi="Calibri" w:cs="Calibri"/>
          <w:szCs w:val="24"/>
        </w:rPr>
        <w:tab/>
        <w:t xml:space="preserve">C. S. Singer-Vine Jeremy, “Most Americans Who See Fake News Believe It, New Survey Says,” </w:t>
      </w:r>
      <w:r w:rsidRPr="007F552D">
        <w:rPr>
          <w:rFonts w:ascii="Calibri" w:hAnsi="Calibri" w:cs="Calibri"/>
          <w:i/>
          <w:iCs/>
          <w:szCs w:val="24"/>
        </w:rPr>
        <w:t>BuzzFeed News</w:t>
      </w:r>
      <w:r w:rsidRPr="007F552D">
        <w:rPr>
          <w:rFonts w:ascii="Calibri" w:hAnsi="Calibri" w:cs="Calibri"/>
          <w:szCs w:val="24"/>
        </w:rPr>
        <w:t>. https://www.buzzfeednews.com/article/craigsilverman/fake-news-survey (accessed Dec. 10, 2022).</w:t>
      </w:r>
    </w:p>
    <w:p w14:paraId="63555DBC"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3]</w:t>
      </w:r>
      <w:r w:rsidRPr="007F552D">
        <w:rPr>
          <w:rFonts w:ascii="Calibri" w:hAnsi="Calibri" w:cs="Calibri"/>
          <w:szCs w:val="24"/>
        </w:rPr>
        <w:tab/>
        <w:t>“Only one word 99.2%.” https://kaggle.com/code/josutk/only-one-word-99-2 (accessed Dec. 11, 2022).</w:t>
      </w:r>
    </w:p>
    <w:p w14:paraId="5CF9E96F"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4]</w:t>
      </w:r>
      <w:r w:rsidRPr="007F552D">
        <w:rPr>
          <w:rFonts w:ascii="Calibri" w:hAnsi="Calibri" w:cs="Calibri"/>
          <w:szCs w:val="24"/>
        </w:rPr>
        <w:tab/>
        <w:t>“Tutorial: Quickstart — TextBlob 0.16.0 documentation.” https://textblob.readthedocs.io/en/dev/quickstart.html (accessed Dec. 11, 2022).</w:t>
      </w:r>
    </w:p>
    <w:p w14:paraId="7A7D35FD"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5]</w:t>
      </w:r>
      <w:r w:rsidRPr="007F552D">
        <w:rPr>
          <w:rFonts w:ascii="Calibri" w:hAnsi="Calibri" w:cs="Calibri"/>
          <w:szCs w:val="24"/>
        </w:rPr>
        <w:tab/>
        <w:t xml:space="preserve">“Long Short-Term Memory Networks With Python,” </w:t>
      </w:r>
      <w:r w:rsidRPr="007F552D">
        <w:rPr>
          <w:rFonts w:ascii="Calibri" w:hAnsi="Calibri" w:cs="Calibri"/>
          <w:i/>
          <w:iCs/>
          <w:szCs w:val="24"/>
        </w:rPr>
        <w:t>MachineLearningMastery.com</w:t>
      </w:r>
      <w:r w:rsidRPr="007F552D">
        <w:rPr>
          <w:rFonts w:ascii="Calibri" w:hAnsi="Calibri" w:cs="Calibri"/>
          <w:szCs w:val="24"/>
        </w:rPr>
        <w:t>. https://machinelearningmastery.com/lstms-with-python/ (accessed Dec. 11, 2022).</w:t>
      </w:r>
    </w:p>
    <w:p w14:paraId="308D35FA"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6]</w:t>
      </w:r>
      <w:r w:rsidRPr="007F552D">
        <w:rPr>
          <w:rFonts w:ascii="Calibri" w:hAnsi="Calibri" w:cs="Calibri"/>
          <w:szCs w:val="24"/>
        </w:rPr>
        <w:tab/>
        <w:t xml:space="preserve">“A Beginner’s Guide to Word2Vec and Neural Word Embeddings,” </w:t>
      </w:r>
      <w:r w:rsidRPr="007F552D">
        <w:rPr>
          <w:rFonts w:ascii="Calibri" w:hAnsi="Calibri" w:cs="Calibri"/>
          <w:i/>
          <w:iCs/>
          <w:szCs w:val="24"/>
        </w:rPr>
        <w:t>Pathmind</w:t>
      </w:r>
      <w:r w:rsidRPr="007F552D">
        <w:rPr>
          <w:rFonts w:ascii="Calibri" w:hAnsi="Calibri" w:cs="Calibri"/>
          <w:szCs w:val="24"/>
        </w:rPr>
        <w:t>. http://wiki.pathmind.com/word2vec (accessed Dec. 11, 2022).</w:t>
      </w:r>
    </w:p>
    <w:p w14:paraId="345C9675"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7]</w:t>
      </w:r>
      <w:r w:rsidRPr="007F552D">
        <w:rPr>
          <w:rFonts w:ascii="Calibri" w:hAnsi="Calibri" w:cs="Calibri"/>
          <w:szCs w:val="24"/>
        </w:rPr>
        <w:tab/>
        <w:t>“Fake News.” https://kaggle.com/competitions/fake-news (accessed Dec. 11, 2022).</w:t>
      </w:r>
    </w:p>
    <w:p w14:paraId="5F04C9CA"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8]</w:t>
      </w:r>
      <w:r w:rsidRPr="007F552D">
        <w:rPr>
          <w:rFonts w:ascii="Calibri" w:hAnsi="Calibri" w:cs="Calibri"/>
          <w:szCs w:val="24"/>
        </w:rPr>
        <w:tab/>
        <w:t xml:space="preserve">F. Alsuliman, S. Bhattacharyya, K. Slhoub, N. Nur, and C. N. Chambers, “Social Media vs. News Platforms: A Cross-analysis for Fake News Detection Using Web Scraping and NLP,” in </w:t>
      </w:r>
      <w:r w:rsidRPr="007F552D">
        <w:rPr>
          <w:rFonts w:ascii="Calibri" w:hAnsi="Calibri" w:cs="Calibri"/>
          <w:i/>
          <w:iCs/>
          <w:szCs w:val="24"/>
        </w:rPr>
        <w:t>Proceedings of the 15th International Conference on PErvasive Technologies Related to Assistive Environments</w:t>
      </w:r>
      <w:r w:rsidRPr="007F552D">
        <w:rPr>
          <w:rFonts w:ascii="Calibri" w:hAnsi="Calibri" w:cs="Calibri"/>
          <w:szCs w:val="24"/>
        </w:rPr>
        <w:t>, New York, NY, USA, Jul. 2022, pp. 190–196. doi: 10.1145/3529190.3534755.</w:t>
      </w:r>
    </w:p>
    <w:p w14:paraId="55BE2891"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9]</w:t>
      </w:r>
      <w:r w:rsidRPr="007F552D">
        <w:rPr>
          <w:rFonts w:ascii="Calibri" w:hAnsi="Calibri" w:cs="Calibri"/>
          <w:szCs w:val="24"/>
        </w:rPr>
        <w:tab/>
        <w:t>“A Closer Look at Fake News Detection | Proceedings of the 2019 3rd International Conference on Advances in Artificial Intelligence.” https://dl.acm.org/doi/abs/10.1145/3369114.3369149 (accessed Dec. 11, 2022).</w:t>
      </w:r>
    </w:p>
    <w:p w14:paraId="7B2728E0"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10]</w:t>
      </w:r>
      <w:r w:rsidRPr="007F552D">
        <w:rPr>
          <w:rFonts w:ascii="Calibri" w:hAnsi="Calibri" w:cs="Calibri"/>
          <w:szCs w:val="24"/>
        </w:rPr>
        <w:tab/>
        <w:t xml:space="preserve">Y. Dou, K. Shu, C. Xia, P. S. Yu, and L. Sun, “User Preference-aware Fake News Detection,” in </w:t>
      </w:r>
      <w:r w:rsidRPr="007F552D">
        <w:rPr>
          <w:rFonts w:ascii="Calibri" w:hAnsi="Calibri" w:cs="Calibri"/>
          <w:i/>
          <w:iCs/>
          <w:szCs w:val="24"/>
        </w:rPr>
        <w:t>Proceedings of the 44th International ACM SIGIR Conference on Research and Development in Information Retrieval</w:t>
      </w:r>
      <w:r w:rsidRPr="007F552D">
        <w:rPr>
          <w:rFonts w:ascii="Calibri" w:hAnsi="Calibri" w:cs="Calibri"/>
          <w:szCs w:val="24"/>
        </w:rPr>
        <w:t>, New York, NY, USA, Jul. 2021, pp. 2051–2055. doi: 10.1145/3404835.3462990.</w:t>
      </w:r>
    </w:p>
    <w:p w14:paraId="2858104A"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11]</w:t>
      </w:r>
      <w:r w:rsidRPr="007F552D">
        <w:rPr>
          <w:rFonts w:ascii="Calibri" w:hAnsi="Calibri" w:cs="Calibri"/>
          <w:szCs w:val="24"/>
        </w:rPr>
        <w:tab/>
        <w:t xml:space="preserve">F. Bogale Gereme and W. Zhu, “Fighting Fake News Using Deep Learning: Pre-trained Word Embeddings and the Embedding Layer Investigated,” in </w:t>
      </w:r>
      <w:r w:rsidRPr="007F552D">
        <w:rPr>
          <w:rFonts w:ascii="Calibri" w:hAnsi="Calibri" w:cs="Calibri"/>
          <w:i/>
          <w:iCs/>
          <w:szCs w:val="24"/>
        </w:rPr>
        <w:t>2020 The 3rd International Conference on Computational Intelligence and Intelligent Systems</w:t>
      </w:r>
      <w:r w:rsidRPr="007F552D">
        <w:rPr>
          <w:rFonts w:ascii="Calibri" w:hAnsi="Calibri" w:cs="Calibri"/>
          <w:szCs w:val="24"/>
        </w:rPr>
        <w:t>, New York, NY, USA, Feb. 2021, pp. 24–29. doi: 10.1145/3440840.3440847.</w:t>
      </w:r>
    </w:p>
    <w:p w14:paraId="5575A48C"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12]</w:t>
      </w:r>
      <w:r w:rsidRPr="007F552D">
        <w:rPr>
          <w:rFonts w:ascii="Calibri" w:hAnsi="Calibri" w:cs="Calibri"/>
          <w:szCs w:val="24"/>
        </w:rPr>
        <w:tab/>
        <w:t xml:space="preserve">Q. Sheng, X. Zhang, J. Cao, and L. Zhong, “Integrating Pattern- and Fact-based Fake News Detection via Model Preference Learning,” in </w:t>
      </w:r>
      <w:r w:rsidRPr="007F552D">
        <w:rPr>
          <w:rFonts w:ascii="Calibri" w:hAnsi="Calibri" w:cs="Calibri"/>
          <w:i/>
          <w:iCs/>
          <w:szCs w:val="24"/>
        </w:rPr>
        <w:t>Proceedings of the 30th ACM International Conference on Information &amp; Knowledge Management</w:t>
      </w:r>
      <w:r w:rsidRPr="007F552D">
        <w:rPr>
          <w:rFonts w:ascii="Calibri" w:hAnsi="Calibri" w:cs="Calibri"/>
          <w:szCs w:val="24"/>
        </w:rPr>
        <w:t>, Oct. 2021, pp. 1640–1650. doi: 10.1145/3459637.3482440.</w:t>
      </w:r>
    </w:p>
    <w:p w14:paraId="1D367B82"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13]</w:t>
      </w:r>
      <w:r w:rsidRPr="007F552D">
        <w:rPr>
          <w:rFonts w:ascii="Calibri" w:hAnsi="Calibri" w:cs="Calibri"/>
          <w:szCs w:val="24"/>
        </w:rPr>
        <w:tab/>
        <w:t xml:space="preserve">W. Xu, J. Wu, Q. Liu, S. Wu, and L. Wang, “Evidence-aware Fake News Detection with Graph Neural Networks,” in </w:t>
      </w:r>
      <w:r w:rsidRPr="007F552D">
        <w:rPr>
          <w:rFonts w:ascii="Calibri" w:hAnsi="Calibri" w:cs="Calibri"/>
          <w:i/>
          <w:iCs/>
          <w:szCs w:val="24"/>
        </w:rPr>
        <w:t>Proceedings of the ACM Web Conference 2022</w:t>
      </w:r>
      <w:r w:rsidRPr="007F552D">
        <w:rPr>
          <w:rFonts w:ascii="Calibri" w:hAnsi="Calibri" w:cs="Calibri"/>
          <w:szCs w:val="24"/>
        </w:rPr>
        <w:t>, New York, NY, USA, Apr. 2022, pp. 2501–2510. doi: 10.1145/3485447.3512122.</w:t>
      </w:r>
    </w:p>
    <w:p w14:paraId="4E2CEC3D" w14:textId="77777777" w:rsidR="007F552D" w:rsidRPr="007F552D" w:rsidRDefault="007F552D" w:rsidP="007F552D">
      <w:pPr>
        <w:pStyle w:val="Bibliography"/>
        <w:rPr>
          <w:rFonts w:ascii="Calibri" w:hAnsi="Calibri" w:cs="Calibri"/>
          <w:szCs w:val="24"/>
        </w:rPr>
      </w:pPr>
      <w:r w:rsidRPr="007F552D">
        <w:rPr>
          <w:rFonts w:ascii="Calibri" w:hAnsi="Calibri" w:cs="Calibri"/>
          <w:szCs w:val="24"/>
        </w:rPr>
        <w:t>[14]</w:t>
      </w:r>
      <w:r w:rsidRPr="007F552D">
        <w:rPr>
          <w:rFonts w:ascii="Calibri" w:hAnsi="Calibri" w:cs="Calibri"/>
          <w:szCs w:val="24"/>
        </w:rPr>
        <w:tab/>
        <w:t xml:space="preserve">J. Cui, K. Kim, S. H. Na, and S. Shin, “Meta-Path-based Fake News Detection Leveraging Multi-level Social Context Information,” in </w:t>
      </w:r>
      <w:r w:rsidRPr="007F552D">
        <w:rPr>
          <w:rFonts w:ascii="Calibri" w:hAnsi="Calibri" w:cs="Calibri"/>
          <w:i/>
          <w:iCs/>
          <w:szCs w:val="24"/>
        </w:rPr>
        <w:t>Proceedings of the 31st ACM International Conference on Information &amp; Knowledge Management</w:t>
      </w:r>
      <w:r w:rsidRPr="007F552D">
        <w:rPr>
          <w:rFonts w:ascii="Calibri" w:hAnsi="Calibri" w:cs="Calibri"/>
          <w:szCs w:val="24"/>
        </w:rPr>
        <w:t>, New York, NY, USA, Oct. 2022, pp. 325–334. doi: 10.1145/3511808.3557394.</w:t>
      </w:r>
    </w:p>
    <w:p w14:paraId="55C79EF5" w14:textId="1572F775" w:rsidR="00916320" w:rsidRDefault="00C6398F">
      <w:r>
        <w:fldChar w:fldCharType="end"/>
      </w:r>
    </w:p>
    <w:sectPr w:rsidR="00916320">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F75D2" w14:textId="77777777" w:rsidR="0072398A" w:rsidRDefault="0072398A" w:rsidP="0072398A">
      <w:pPr>
        <w:spacing w:after="0" w:line="240" w:lineRule="auto"/>
      </w:pPr>
      <w:r>
        <w:separator/>
      </w:r>
    </w:p>
  </w:endnote>
  <w:endnote w:type="continuationSeparator" w:id="0">
    <w:p w14:paraId="773B5A52" w14:textId="77777777" w:rsidR="0072398A" w:rsidRDefault="0072398A" w:rsidP="007239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33961C" w14:textId="77777777" w:rsidR="0072398A" w:rsidRDefault="0072398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3D098" w14:textId="77777777" w:rsidR="0072398A" w:rsidRDefault="0072398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4298EF" w14:textId="77777777" w:rsidR="0072398A" w:rsidRDefault="0072398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59B53F" w14:textId="77777777" w:rsidR="0072398A" w:rsidRDefault="0072398A" w:rsidP="0072398A">
      <w:pPr>
        <w:spacing w:after="0" w:line="240" w:lineRule="auto"/>
      </w:pPr>
      <w:r>
        <w:separator/>
      </w:r>
    </w:p>
  </w:footnote>
  <w:footnote w:type="continuationSeparator" w:id="0">
    <w:p w14:paraId="393AF25E" w14:textId="77777777" w:rsidR="0072398A" w:rsidRDefault="0072398A" w:rsidP="007239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6126BF" w14:textId="77777777" w:rsidR="0072398A" w:rsidRDefault="0072398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B05F63" w14:textId="1DBB8307" w:rsidR="0072398A" w:rsidRDefault="0072398A">
    <w:pPr>
      <w:pStyle w:val="Header"/>
    </w:pPr>
    <w:r>
      <w:t>Brandon Lasher</w:t>
    </w:r>
  </w:p>
  <w:p w14:paraId="3D9E7271" w14:textId="69C425A8" w:rsidR="0072398A" w:rsidRDefault="0072398A">
    <w:pPr>
      <w:pStyle w:val="Header"/>
    </w:pPr>
    <w:r>
      <w:t>CS522 – Data Mining</w:t>
    </w:r>
  </w:p>
  <w:p w14:paraId="24E59372" w14:textId="6AB66766" w:rsidR="0072398A" w:rsidRDefault="0072398A">
    <w:pPr>
      <w:pStyle w:val="Header"/>
    </w:pPr>
    <w:r>
      <w:t>Email: bl7@hood.edu</w:t>
    </w:r>
  </w:p>
  <w:p w14:paraId="003DAC9A" w14:textId="026F8FD4" w:rsidR="0072398A" w:rsidRDefault="0072398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61926D" w14:textId="77777777" w:rsidR="0072398A" w:rsidRDefault="007239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CD0A14"/>
    <w:multiLevelType w:val="hybridMultilevel"/>
    <w:tmpl w:val="819C9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892530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398A"/>
    <w:rsid w:val="000006B6"/>
    <w:rsid w:val="00001068"/>
    <w:rsid w:val="000166DD"/>
    <w:rsid w:val="00016E8B"/>
    <w:rsid w:val="00044B71"/>
    <w:rsid w:val="000720A2"/>
    <w:rsid w:val="000737AE"/>
    <w:rsid w:val="00084051"/>
    <w:rsid w:val="00085681"/>
    <w:rsid w:val="000A0772"/>
    <w:rsid w:val="00103739"/>
    <w:rsid w:val="00105776"/>
    <w:rsid w:val="00107B12"/>
    <w:rsid w:val="00140CE1"/>
    <w:rsid w:val="00150C9C"/>
    <w:rsid w:val="001A4442"/>
    <w:rsid w:val="001A4DCB"/>
    <w:rsid w:val="001C5F73"/>
    <w:rsid w:val="001D4B0D"/>
    <w:rsid w:val="001F4533"/>
    <w:rsid w:val="00214B6B"/>
    <w:rsid w:val="0021574C"/>
    <w:rsid w:val="0022025B"/>
    <w:rsid w:val="0022575D"/>
    <w:rsid w:val="00253972"/>
    <w:rsid w:val="002772F9"/>
    <w:rsid w:val="002A2467"/>
    <w:rsid w:val="002D348A"/>
    <w:rsid w:val="002D4895"/>
    <w:rsid w:val="002D64AA"/>
    <w:rsid w:val="002F2707"/>
    <w:rsid w:val="002F2A21"/>
    <w:rsid w:val="002F41A9"/>
    <w:rsid w:val="002F7F58"/>
    <w:rsid w:val="00335874"/>
    <w:rsid w:val="003362A8"/>
    <w:rsid w:val="00344466"/>
    <w:rsid w:val="003601B0"/>
    <w:rsid w:val="0036543E"/>
    <w:rsid w:val="003833CF"/>
    <w:rsid w:val="0038727D"/>
    <w:rsid w:val="003B2C5F"/>
    <w:rsid w:val="003C4829"/>
    <w:rsid w:val="003D08B2"/>
    <w:rsid w:val="00401621"/>
    <w:rsid w:val="00403D2A"/>
    <w:rsid w:val="00411AB7"/>
    <w:rsid w:val="00431D77"/>
    <w:rsid w:val="0044604A"/>
    <w:rsid w:val="00451F14"/>
    <w:rsid w:val="00454148"/>
    <w:rsid w:val="004560AD"/>
    <w:rsid w:val="00457378"/>
    <w:rsid w:val="004721E0"/>
    <w:rsid w:val="00491709"/>
    <w:rsid w:val="004921AD"/>
    <w:rsid w:val="004A2394"/>
    <w:rsid w:val="004B4F9F"/>
    <w:rsid w:val="004D0F8B"/>
    <w:rsid w:val="004D441C"/>
    <w:rsid w:val="00501340"/>
    <w:rsid w:val="00502092"/>
    <w:rsid w:val="005219EB"/>
    <w:rsid w:val="005223E9"/>
    <w:rsid w:val="005228ED"/>
    <w:rsid w:val="005340C5"/>
    <w:rsid w:val="00534D58"/>
    <w:rsid w:val="005443A2"/>
    <w:rsid w:val="00557030"/>
    <w:rsid w:val="005839D9"/>
    <w:rsid w:val="00590827"/>
    <w:rsid w:val="005A342E"/>
    <w:rsid w:val="005A4B22"/>
    <w:rsid w:val="005B5E6A"/>
    <w:rsid w:val="005C6F2A"/>
    <w:rsid w:val="005D49C9"/>
    <w:rsid w:val="0060134D"/>
    <w:rsid w:val="00614406"/>
    <w:rsid w:val="00622108"/>
    <w:rsid w:val="00624A45"/>
    <w:rsid w:val="00634A65"/>
    <w:rsid w:val="00636114"/>
    <w:rsid w:val="00641782"/>
    <w:rsid w:val="006467B8"/>
    <w:rsid w:val="006566EC"/>
    <w:rsid w:val="00677259"/>
    <w:rsid w:val="00693E4E"/>
    <w:rsid w:val="006A3E74"/>
    <w:rsid w:val="006D3353"/>
    <w:rsid w:val="006D7F12"/>
    <w:rsid w:val="006E2074"/>
    <w:rsid w:val="006E3E49"/>
    <w:rsid w:val="006E7F9D"/>
    <w:rsid w:val="006F0D25"/>
    <w:rsid w:val="00722B29"/>
    <w:rsid w:val="0072398A"/>
    <w:rsid w:val="007407B2"/>
    <w:rsid w:val="00747A48"/>
    <w:rsid w:val="00752752"/>
    <w:rsid w:val="00753968"/>
    <w:rsid w:val="0075585C"/>
    <w:rsid w:val="00770E96"/>
    <w:rsid w:val="00791FD2"/>
    <w:rsid w:val="00796EE7"/>
    <w:rsid w:val="007B3C94"/>
    <w:rsid w:val="007C0AE6"/>
    <w:rsid w:val="007E5649"/>
    <w:rsid w:val="007E7512"/>
    <w:rsid w:val="007F36FF"/>
    <w:rsid w:val="007F552D"/>
    <w:rsid w:val="00800FC9"/>
    <w:rsid w:val="00814F05"/>
    <w:rsid w:val="008175B8"/>
    <w:rsid w:val="008242E8"/>
    <w:rsid w:val="008327D6"/>
    <w:rsid w:val="0084076F"/>
    <w:rsid w:val="0084333F"/>
    <w:rsid w:val="00846CE0"/>
    <w:rsid w:val="00860EC8"/>
    <w:rsid w:val="00893AC4"/>
    <w:rsid w:val="008C7DA0"/>
    <w:rsid w:val="008D2E79"/>
    <w:rsid w:val="008D5250"/>
    <w:rsid w:val="008F1F9A"/>
    <w:rsid w:val="00905F23"/>
    <w:rsid w:val="00916320"/>
    <w:rsid w:val="00930EE0"/>
    <w:rsid w:val="00931822"/>
    <w:rsid w:val="00942FD4"/>
    <w:rsid w:val="00944533"/>
    <w:rsid w:val="0095000A"/>
    <w:rsid w:val="00954DB7"/>
    <w:rsid w:val="00977C19"/>
    <w:rsid w:val="009A1873"/>
    <w:rsid w:val="009C22A2"/>
    <w:rsid w:val="009D3F2A"/>
    <w:rsid w:val="009E0559"/>
    <w:rsid w:val="009E1BDF"/>
    <w:rsid w:val="009E3B06"/>
    <w:rsid w:val="009F04AA"/>
    <w:rsid w:val="009F199B"/>
    <w:rsid w:val="009F7960"/>
    <w:rsid w:val="00A1530D"/>
    <w:rsid w:val="00A2096D"/>
    <w:rsid w:val="00A31BC3"/>
    <w:rsid w:val="00A4589A"/>
    <w:rsid w:val="00A741E5"/>
    <w:rsid w:val="00A9067B"/>
    <w:rsid w:val="00AB2C98"/>
    <w:rsid w:val="00AB53A7"/>
    <w:rsid w:val="00AB55E4"/>
    <w:rsid w:val="00AB5F7F"/>
    <w:rsid w:val="00AC0CD7"/>
    <w:rsid w:val="00AC3BFC"/>
    <w:rsid w:val="00AD568D"/>
    <w:rsid w:val="00AD7460"/>
    <w:rsid w:val="00AE0C5B"/>
    <w:rsid w:val="00B00C1F"/>
    <w:rsid w:val="00B12361"/>
    <w:rsid w:val="00B56D84"/>
    <w:rsid w:val="00B60FC2"/>
    <w:rsid w:val="00B61C11"/>
    <w:rsid w:val="00B6350C"/>
    <w:rsid w:val="00B75213"/>
    <w:rsid w:val="00B9184D"/>
    <w:rsid w:val="00B93113"/>
    <w:rsid w:val="00B93C7C"/>
    <w:rsid w:val="00B951B5"/>
    <w:rsid w:val="00B96506"/>
    <w:rsid w:val="00BA1C49"/>
    <w:rsid w:val="00BA49BE"/>
    <w:rsid w:val="00BB542E"/>
    <w:rsid w:val="00BB7EBB"/>
    <w:rsid w:val="00BC4A2B"/>
    <w:rsid w:val="00BD1989"/>
    <w:rsid w:val="00BE1814"/>
    <w:rsid w:val="00BE619E"/>
    <w:rsid w:val="00BF1537"/>
    <w:rsid w:val="00BF72D9"/>
    <w:rsid w:val="00C0537D"/>
    <w:rsid w:val="00C141C0"/>
    <w:rsid w:val="00C16BAF"/>
    <w:rsid w:val="00C17129"/>
    <w:rsid w:val="00C17DD2"/>
    <w:rsid w:val="00C25F0E"/>
    <w:rsid w:val="00C53136"/>
    <w:rsid w:val="00C54353"/>
    <w:rsid w:val="00C61829"/>
    <w:rsid w:val="00C6398F"/>
    <w:rsid w:val="00C85650"/>
    <w:rsid w:val="00C93277"/>
    <w:rsid w:val="00CA5BFF"/>
    <w:rsid w:val="00CA766E"/>
    <w:rsid w:val="00CB66E5"/>
    <w:rsid w:val="00CC12BA"/>
    <w:rsid w:val="00D001A5"/>
    <w:rsid w:val="00D12AEB"/>
    <w:rsid w:val="00D23BAD"/>
    <w:rsid w:val="00D76A93"/>
    <w:rsid w:val="00D81671"/>
    <w:rsid w:val="00D85366"/>
    <w:rsid w:val="00D85AA3"/>
    <w:rsid w:val="00DA1626"/>
    <w:rsid w:val="00DB4232"/>
    <w:rsid w:val="00DB7119"/>
    <w:rsid w:val="00DC7C98"/>
    <w:rsid w:val="00DD1528"/>
    <w:rsid w:val="00DD60B6"/>
    <w:rsid w:val="00DF2A78"/>
    <w:rsid w:val="00DF2FDC"/>
    <w:rsid w:val="00DF7072"/>
    <w:rsid w:val="00E152FA"/>
    <w:rsid w:val="00E300E4"/>
    <w:rsid w:val="00E3424C"/>
    <w:rsid w:val="00E34542"/>
    <w:rsid w:val="00E44794"/>
    <w:rsid w:val="00E51B47"/>
    <w:rsid w:val="00E61612"/>
    <w:rsid w:val="00E671F6"/>
    <w:rsid w:val="00E754B7"/>
    <w:rsid w:val="00E85453"/>
    <w:rsid w:val="00EA4F9F"/>
    <w:rsid w:val="00EB2DE8"/>
    <w:rsid w:val="00EB48BE"/>
    <w:rsid w:val="00F21061"/>
    <w:rsid w:val="00F23E3F"/>
    <w:rsid w:val="00F25E1F"/>
    <w:rsid w:val="00F73093"/>
    <w:rsid w:val="00F74629"/>
    <w:rsid w:val="00F806EB"/>
    <w:rsid w:val="00F92C68"/>
    <w:rsid w:val="00F9420E"/>
    <w:rsid w:val="00FB01F4"/>
    <w:rsid w:val="00FB1C18"/>
    <w:rsid w:val="00FC44C7"/>
    <w:rsid w:val="00FE4D08"/>
    <w:rsid w:val="00FE598E"/>
    <w:rsid w:val="00FF05C2"/>
    <w:rsid w:val="00FF0E97"/>
    <w:rsid w:val="00FF2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62082"/>
  <w15:chartTrackingRefBased/>
  <w15:docId w15:val="{6D724372-ED65-456B-AF63-810A17969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541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5414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840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39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398A"/>
  </w:style>
  <w:style w:type="paragraph" w:styleId="Footer">
    <w:name w:val="footer"/>
    <w:basedOn w:val="Normal"/>
    <w:link w:val="FooterChar"/>
    <w:uiPriority w:val="99"/>
    <w:unhideWhenUsed/>
    <w:rsid w:val="007239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398A"/>
  </w:style>
  <w:style w:type="character" w:styleId="Hyperlink">
    <w:name w:val="Hyperlink"/>
    <w:basedOn w:val="DefaultParagraphFont"/>
    <w:uiPriority w:val="99"/>
    <w:unhideWhenUsed/>
    <w:rsid w:val="00001068"/>
    <w:rPr>
      <w:color w:val="0563C1" w:themeColor="hyperlink"/>
      <w:u w:val="single"/>
    </w:rPr>
  </w:style>
  <w:style w:type="character" w:styleId="UnresolvedMention">
    <w:name w:val="Unresolved Mention"/>
    <w:basedOn w:val="DefaultParagraphFont"/>
    <w:uiPriority w:val="99"/>
    <w:semiHidden/>
    <w:unhideWhenUsed/>
    <w:rsid w:val="00001068"/>
    <w:rPr>
      <w:color w:val="605E5C"/>
      <w:shd w:val="clear" w:color="auto" w:fill="E1DFDD"/>
    </w:rPr>
  </w:style>
  <w:style w:type="paragraph" w:styleId="Bibliography">
    <w:name w:val="Bibliography"/>
    <w:basedOn w:val="Normal"/>
    <w:next w:val="Normal"/>
    <w:uiPriority w:val="37"/>
    <w:unhideWhenUsed/>
    <w:rsid w:val="00C6398F"/>
    <w:pPr>
      <w:tabs>
        <w:tab w:val="left" w:pos="384"/>
      </w:tabs>
      <w:spacing w:after="0" w:line="240" w:lineRule="auto"/>
      <w:ind w:left="384" w:hanging="384"/>
    </w:pPr>
  </w:style>
  <w:style w:type="paragraph" w:styleId="ListParagraph">
    <w:name w:val="List Paragraph"/>
    <w:basedOn w:val="Normal"/>
    <w:uiPriority w:val="34"/>
    <w:qFormat/>
    <w:rsid w:val="005B5E6A"/>
    <w:pPr>
      <w:ind w:left="720"/>
      <w:contextualSpacing/>
    </w:pPr>
  </w:style>
  <w:style w:type="character" w:customStyle="1" w:styleId="Heading2Char">
    <w:name w:val="Heading 2 Char"/>
    <w:basedOn w:val="DefaultParagraphFont"/>
    <w:link w:val="Heading2"/>
    <w:uiPriority w:val="9"/>
    <w:rsid w:val="00454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454148"/>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5414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4148"/>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084051"/>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F92C68"/>
    <w:pPr>
      <w:spacing w:after="200" w:line="240" w:lineRule="auto"/>
    </w:pPr>
    <w:rPr>
      <w:i/>
      <w:iCs/>
      <w:color w:val="44546A" w:themeColor="text2"/>
      <w:sz w:val="18"/>
      <w:szCs w:val="18"/>
    </w:rPr>
  </w:style>
  <w:style w:type="table" w:styleId="TableGrid">
    <w:name w:val="Table Grid"/>
    <w:basedOn w:val="TableNormal"/>
    <w:uiPriority w:val="39"/>
    <w:rsid w:val="000166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219042">
      <w:bodyDiv w:val="1"/>
      <w:marLeft w:val="0"/>
      <w:marRight w:val="0"/>
      <w:marTop w:val="0"/>
      <w:marBottom w:val="0"/>
      <w:divBdr>
        <w:top w:val="none" w:sz="0" w:space="0" w:color="auto"/>
        <w:left w:val="none" w:sz="0" w:space="0" w:color="auto"/>
        <w:bottom w:val="none" w:sz="0" w:space="0" w:color="auto"/>
        <w:right w:val="none" w:sz="0" w:space="0" w:color="auto"/>
      </w:divBdr>
      <w:divsChild>
        <w:div w:id="832838415">
          <w:marLeft w:val="360"/>
          <w:marRight w:val="0"/>
          <w:marTop w:val="200"/>
          <w:marBottom w:val="0"/>
          <w:divBdr>
            <w:top w:val="none" w:sz="0" w:space="0" w:color="auto"/>
            <w:left w:val="none" w:sz="0" w:space="0" w:color="auto"/>
            <w:bottom w:val="none" w:sz="0" w:space="0" w:color="auto"/>
            <w:right w:val="none" w:sz="0" w:space="0" w:color="auto"/>
          </w:divBdr>
        </w:div>
      </w:divsChild>
    </w:div>
    <w:div w:id="986587597">
      <w:bodyDiv w:val="1"/>
      <w:marLeft w:val="0"/>
      <w:marRight w:val="0"/>
      <w:marTop w:val="0"/>
      <w:marBottom w:val="0"/>
      <w:divBdr>
        <w:top w:val="none" w:sz="0" w:space="0" w:color="auto"/>
        <w:left w:val="none" w:sz="0" w:space="0" w:color="auto"/>
        <w:bottom w:val="none" w:sz="0" w:space="0" w:color="auto"/>
        <w:right w:val="none" w:sz="0" w:space="0" w:color="auto"/>
      </w:divBdr>
    </w:div>
    <w:div w:id="1361854321">
      <w:bodyDiv w:val="1"/>
      <w:marLeft w:val="0"/>
      <w:marRight w:val="0"/>
      <w:marTop w:val="0"/>
      <w:marBottom w:val="0"/>
      <w:divBdr>
        <w:top w:val="none" w:sz="0" w:space="0" w:color="auto"/>
        <w:left w:val="none" w:sz="0" w:space="0" w:color="auto"/>
        <w:bottom w:val="none" w:sz="0" w:space="0" w:color="auto"/>
        <w:right w:val="none" w:sz="0" w:space="0" w:color="auto"/>
      </w:divBdr>
    </w:div>
    <w:div w:id="1994485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github.com/blasher565/dm_cs522/tree/main/final%20project/Code"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4DF1F2-1603-4D65-9881-E24023EC6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1</Pages>
  <Words>3412</Words>
  <Characters>19452</Characters>
  <Application>Microsoft Office Word</Application>
  <DocSecurity>0</DocSecurity>
  <Lines>162</Lines>
  <Paragraphs>45</Paragraphs>
  <ScaleCrop>false</ScaleCrop>
  <Company/>
  <LinksUpToDate>false</LinksUpToDate>
  <CharactersWithSpaces>2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Lasher</dc:creator>
  <cp:keywords/>
  <dc:description/>
  <cp:lastModifiedBy>Brandon Lasher</cp:lastModifiedBy>
  <cp:revision>4</cp:revision>
  <dcterms:created xsi:type="dcterms:W3CDTF">2022-12-12T02:25:00Z</dcterms:created>
  <dcterms:modified xsi:type="dcterms:W3CDTF">2022-12-1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TWEbEZ8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